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C27DA7">
      <w:r>
        <w:t xml:space="preserve">“Channel shift – </w:t>
      </w:r>
      <w:r w:rsidR="003A7EE3" w:rsidRPr="003A7EE3">
        <w:t>using data analysis to improve service delivery at the City of Edinburgh Council</w:t>
      </w:r>
      <w:r>
        <w:t>”</w:t>
      </w:r>
    </w:p>
    <w:p w:rsidR="00E84F90" w:rsidRDefault="00E84F90" w:rsidP="00C27DA7"/>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pPr>
            <w:pStyle w:val="TOCHeading"/>
          </w:pPr>
          <w:r>
            <w:t>Table of Contents</w:t>
          </w:r>
        </w:p>
        <w:p w:rsidR="00F05749"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6142915" w:history="1">
            <w:r w:rsidR="00F05749" w:rsidRPr="00C165B4">
              <w:rPr>
                <w:rStyle w:val="Hyperlink"/>
                <w:noProof/>
              </w:rPr>
              <w:t>1</w:t>
            </w:r>
            <w:r w:rsidR="00F05749">
              <w:rPr>
                <w:rFonts w:eastAsiaTheme="minorEastAsia"/>
                <w:noProof/>
                <w:lang w:eastAsia="en-GB"/>
              </w:rPr>
              <w:tab/>
            </w:r>
            <w:r w:rsidR="00F05749" w:rsidRPr="00C165B4">
              <w:rPr>
                <w:rStyle w:val="Hyperlink"/>
                <w:noProof/>
              </w:rPr>
              <w:t>Introduction</w:t>
            </w:r>
            <w:r w:rsidR="00F05749">
              <w:rPr>
                <w:noProof/>
                <w:webHidden/>
              </w:rPr>
              <w:tab/>
            </w:r>
            <w:r w:rsidR="00F05749">
              <w:rPr>
                <w:noProof/>
                <w:webHidden/>
              </w:rPr>
              <w:fldChar w:fldCharType="begin"/>
            </w:r>
            <w:r w:rsidR="00F05749">
              <w:rPr>
                <w:noProof/>
                <w:webHidden/>
              </w:rPr>
              <w:instrText xml:space="preserve"> PAGEREF _Toc426142915 \h </w:instrText>
            </w:r>
            <w:r w:rsidR="00F05749">
              <w:rPr>
                <w:noProof/>
                <w:webHidden/>
              </w:rPr>
            </w:r>
            <w:r w:rsidR="00F05749">
              <w:rPr>
                <w:noProof/>
                <w:webHidden/>
              </w:rPr>
              <w:fldChar w:fldCharType="separate"/>
            </w:r>
            <w:r w:rsidR="00F05749">
              <w:rPr>
                <w:noProof/>
                <w:webHidden/>
              </w:rPr>
              <w:t>3</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16" w:history="1">
            <w:r w:rsidR="00F05749" w:rsidRPr="00C165B4">
              <w:rPr>
                <w:rStyle w:val="Hyperlink"/>
                <w:noProof/>
              </w:rPr>
              <w:t>1.1</w:t>
            </w:r>
            <w:r w:rsidR="00F05749">
              <w:rPr>
                <w:rFonts w:eastAsiaTheme="minorEastAsia"/>
                <w:noProof/>
                <w:lang w:eastAsia="en-GB"/>
              </w:rPr>
              <w:tab/>
            </w:r>
            <w:r w:rsidR="00F05749" w:rsidRPr="00C165B4">
              <w:rPr>
                <w:rStyle w:val="Hyperlink"/>
                <w:noProof/>
              </w:rPr>
              <w:t>Context</w:t>
            </w:r>
            <w:r w:rsidR="00F05749">
              <w:rPr>
                <w:noProof/>
                <w:webHidden/>
              </w:rPr>
              <w:tab/>
            </w:r>
            <w:r w:rsidR="00F05749">
              <w:rPr>
                <w:noProof/>
                <w:webHidden/>
              </w:rPr>
              <w:fldChar w:fldCharType="begin"/>
            </w:r>
            <w:r w:rsidR="00F05749">
              <w:rPr>
                <w:noProof/>
                <w:webHidden/>
              </w:rPr>
              <w:instrText xml:space="preserve"> PAGEREF _Toc426142916 \h </w:instrText>
            </w:r>
            <w:r w:rsidR="00F05749">
              <w:rPr>
                <w:noProof/>
                <w:webHidden/>
              </w:rPr>
            </w:r>
            <w:r w:rsidR="00F05749">
              <w:rPr>
                <w:noProof/>
                <w:webHidden/>
              </w:rPr>
              <w:fldChar w:fldCharType="separate"/>
            </w:r>
            <w:r w:rsidR="00F05749">
              <w:rPr>
                <w:noProof/>
                <w:webHidden/>
              </w:rPr>
              <w:t>4</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17" w:history="1">
            <w:r w:rsidR="00F05749" w:rsidRPr="00C165B4">
              <w:rPr>
                <w:rStyle w:val="Hyperlink"/>
                <w:noProof/>
              </w:rPr>
              <w:t>1.2</w:t>
            </w:r>
            <w:r w:rsidR="00F05749">
              <w:rPr>
                <w:rFonts w:eastAsiaTheme="minorEastAsia"/>
                <w:noProof/>
                <w:lang w:eastAsia="en-GB"/>
              </w:rPr>
              <w:tab/>
            </w:r>
            <w:r w:rsidR="00F05749" w:rsidRPr="00C165B4">
              <w:rPr>
                <w:rStyle w:val="Hyperlink"/>
                <w:noProof/>
              </w:rPr>
              <w:t>Objective of the project</w:t>
            </w:r>
            <w:r w:rsidR="00F05749">
              <w:rPr>
                <w:noProof/>
                <w:webHidden/>
              </w:rPr>
              <w:tab/>
            </w:r>
            <w:r w:rsidR="00F05749">
              <w:rPr>
                <w:noProof/>
                <w:webHidden/>
              </w:rPr>
              <w:fldChar w:fldCharType="begin"/>
            </w:r>
            <w:r w:rsidR="00F05749">
              <w:rPr>
                <w:noProof/>
                <w:webHidden/>
              </w:rPr>
              <w:instrText xml:space="preserve"> PAGEREF _Toc426142917 \h </w:instrText>
            </w:r>
            <w:r w:rsidR="00F05749">
              <w:rPr>
                <w:noProof/>
                <w:webHidden/>
              </w:rPr>
            </w:r>
            <w:r w:rsidR="00F05749">
              <w:rPr>
                <w:noProof/>
                <w:webHidden/>
              </w:rPr>
              <w:fldChar w:fldCharType="separate"/>
            </w:r>
            <w:r w:rsidR="00F05749">
              <w:rPr>
                <w:noProof/>
                <w:webHidden/>
              </w:rPr>
              <w:t>4</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18" w:history="1">
            <w:r w:rsidR="00F05749" w:rsidRPr="00C165B4">
              <w:rPr>
                <w:rStyle w:val="Hyperlink"/>
                <w:noProof/>
              </w:rPr>
              <w:t>1.3</w:t>
            </w:r>
            <w:r w:rsidR="00F05749">
              <w:rPr>
                <w:rFonts w:eastAsiaTheme="minorEastAsia"/>
                <w:noProof/>
                <w:lang w:eastAsia="en-GB"/>
              </w:rPr>
              <w:tab/>
            </w:r>
            <w:r w:rsidR="00F05749" w:rsidRPr="00C165B4">
              <w:rPr>
                <w:rStyle w:val="Hyperlink"/>
                <w:noProof/>
              </w:rPr>
              <w:t>Thesis structure</w:t>
            </w:r>
            <w:r w:rsidR="00F05749">
              <w:rPr>
                <w:noProof/>
                <w:webHidden/>
              </w:rPr>
              <w:tab/>
            </w:r>
            <w:r w:rsidR="00F05749">
              <w:rPr>
                <w:noProof/>
                <w:webHidden/>
              </w:rPr>
              <w:fldChar w:fldCharType="begin"/>
            </w:r>
            <w:r w:rsidR="00F05749">
              <w:rPr>
                <w:noProof/>
                <w:webHidden/>
              </w:rPr>
              <w:instrText xml:space="preserve"> PAGEREF _Toc426142918 \h </w:instrText>
            </w:r>
            <w:r w:rsidR="00F05749">
              <w:rPr>
                <w:noProof/>
                <w:webHidden/>
              </w:rPr>
            </w:r>
            <w:r w:rsidR="00F05749">
              <w:rPr>
                <w:noProof/>
                <w:webHidden/>
              </w:rPr>
              <w:fldChar w:fldCharType="separate"/>
            </w:r>
            <w:r w:rsidR="00F05749">
              <w:rPr>
                <w:noProof/>
                <w:webHidden/>
              </w:rPr>
              <w:t>4</w:t>
            </w:r>
            <w:r w:rsidR="00F05749">
              <w:rPr>
                <w:noProof/>
                <w:webHidden/>
              </w:rPr>
              <w:fldChar w:fldCharType="end"/>
            </w:r>
          </w:hyperlink>
        </w:p>
        <w:p w:rsidR="00F05749" w:rsidRDefault="00564C62">
          <w:pPr>
            <w:pStyle w:val="TOC1"/>
            <w:tabs>
              <w:tab w:val="left" w:pos="440"/>
              <w:tab w:val="right" w:leader="dot" w:pos="9062"/>
            </w:tabs>
            <w:rPr>
              <w:rFonts w:eastAsiaTheme="minorEastAsia"/>
              <w:noProof/>
              <w:lang w:eastAsia="en-GB"/>
            </w:rPr>
          </w:pPr>
          <w:hyperlink w:anchor="_Toc426142919" w:history="1">
            <w:r w:rsidR="00F05749" w:rsidRPr="00C165B4">
              <w:rPr>
                <w:rStyle w:val="Hyperlink"/>
                <w:noProof/>
              </w:rPr>
              <w:t>2</w:t>
            </w:r>
            <w:r w:rsidR="00F05749">
              <w:rPr>
                <w:rFonts w:eastAsiaTheme="minorEastAsia"/>
                <w:noProof/>
                <w:lang w:eastAsia="en-GB"/>
              </w:rPr>
              <w:tab/>
            </w:r>
            <w:r w:rsidR="00F05749" w:rsidRPr="00C165B4">
              <w:rPr>
                <w:rStyle w:val="Hyperlink"/>
                <w:noProof/>
              </w:rPr>
              <w:t>Background</w:t>
            </w:r>
            <w:r w:rsidR="00F05749">
              <w:rPr>
                <w:noProof/>
                <w:webHidden/>
              </w:rPr>
              <w:tab/>
            </w:r>
            <w:r w:rsidR="00F05749">
              <w:rPr>
                <w:noProof/>
                <w:webHidden/>
              </w:rPr>
              <w:fldChar w:fldCharType="begin"/>
            </w:r>
            <w:r w:rsidR="00F05749">
              <w:rPr>
                <w:noProof/>
                <w:webHidden/>
              </w:rPr>
              <w:instrText xml:space="preserve"> PAGEREF _Toc426142919 \h </w:instrText>
            </w:r>
            <w:r w:rsidR="00F05749">
              <w:rPr>
                <w:noProof/>
                <w:webHidden/>
              </w:rPr>
            </w:r>
            <w:r w:rsidR="00F05749">
              <w:rPr>
                <w:noProof/>
                <w:webHidden/>
              </w:rPr>
              <w:fldChar w:fldCharType="separate"/>
            </w:r>
            <w:r w:rsidR="00F05749">
              <w:rPr>
                <w:noProof/>
                <w:webHidden/>
              </w:rPr>
              <w:t>5</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20" w:history="1">
            <w:r w:rsidR="00F05749" w:rsidRPr="00C165B4">
              <w:rPr>
                <w:rStyle w:val="Hyperlink"/>
                <w:noProof/>
              </w:rPr>
              <w:t>2.1</w:t>
            </w:r>
            <w:r w:rsidR="00F05749">
              <w:rPr>
                <w:rFonts w:eastAsiaTheme="minorEastAsia"/>
                <w:noProof/>
                <w:lang w:eastAsia="en-GB"/>
              </w:rPr>
              <w:tab/>
            </w:r>
            <w:r w:rsidR="00F05749" w:rsidRPr="00C165B4">
              <w:rPr>
                <w:rStyle w:val="Hyperlink"/>
                <w:noProof/>
              </w:rPr>
              <w:t>Introduction to design</w:t>
            </w:r>
            <w:r w:rsidR="00F05749">
              <w:rPr>
                <w:noProof/>
                <w:webHidden/>
              </w:rPr>
              <w:tab/>
            </w:r>
            <w:r w:rsidR="00F05749">
              <w:rPr>
                <w:noProof/>
                <w:webHidden/>
              </w:rPr>
              <w:fldChar w:fldCharType="begin"/>
            </w:r>
            <w:r w:rsidR="00F05749">
              <w:rPr>
                <w:noProof/>
                <w:webHidden/>
              </w:rPr>
              <w:instrText xml:space="preserve"> PAGEREF _Toc426142920 \h </w:instrText>
            </w:r>
            <w:r w:rsidR="00F05749">
              <w:rPr>
                <w:noProof/>
                <w:webHidden/>
              </w:rPr>
            </w:r>
            <w:r w:rsidR="00F05749">
              <w:rPr>
                <w:noProof/>
                <w:webHidden/>
              </w:rPr>
              <w:fldChar w:fldCharType="separate"/>
            </w:r>
            <w:r w:rsidR="00F05749">
              <w:rPr>
                <w:noProof/>
                <w:webHidden/>
              </w:rPr>
              <w:t>5</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21" w:history="1">
            <w:r w:rsidR="00F05749" w:rsidRPr="00C165B4">
              <w:rPr>
                <w:rStyle w:val="Hyperlink"/>
                <w:noProof/>
              </w:rPr>
              <w:t>2.2</w:t>
            </w:r>
            <w:r w:rsidR="00F05749">
              <w:rPr>
                <w:rFonts w:eastAsiaTheme="minorEastAsia"/>
                <w:noProof/>
                <w:lang w:eastAsia="en-GB"/>
              </w:rPr>
              <w:tab/>
            </w:r>
            <w:r w:rsidR="00F05749" w:rsidRPr="00C165B4">
              <w:rPr>
                <w:rStyle w:val="Hyperlink"/>
                <w:noProof/>
              </w:rPr>
              <w:t>Tools and practices</w:t>
            </w:r>
            <w:r w:rsidR="00F05749">
              <w:rPr>
                <w:noProof/>
                <w:webHidden/>
              </w:rPr>
              <w:tab/>
            </w:r>
            <w:r w:rsidR="00F05749">
              <w:rPr>
                <w:noProof/>
                <w:webHidden/>
              </w:rPr>
              <w:fldChar w:fldCharType="begin"/>
            </w:r>
            <w:r w:rsidR="00F05749">
              <w:rPr>
                <w:noProof/>
                <w:webHidden/>
              </w:rPr>
              <w:instrText xml:space="preserve"> PAGEREF _Toc426142921 \h </w:instrText>
            </w:r>
            <w:r w:rsidR="00F05749">
              <w:rPr>
                <w:noProof/>
                <w:webHidden/>
              </w:rPr>
            </w:r>
            <w:r w:rsidR="00F05749">
              <w:rPr>
                <w:noProof/>
                <w:webHidden/>
              </w:rPr>
              <w:fldChar w:fldCharType="separate"/>
            </w:r>
            <w:r w:rsidR="00F05749">
              <w:rPr>
                <w:noProof/>
                <w:webHidden/>
              </w:rPr>
              <w:t>5</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22" w:history="1">
            <w:r w:rsidR="00F05749" w:rsidRPr="00C165B4">
              <w:rPr>
                <w:rStyle w:val="Hyperlink"/>
                <w:noProof/>
              </w:rPr>
              <w:t>2.3</w:t>
            </w:r>
            <w:r w:rsidR="00F05749">
              <w:rPr>
                <w:rFonts w:eastAsiaTheme="minorEastAsia"/>
                <w:noProof/>
                <w:lang w:eastAsia="en-GB"/>
              </w:rPr>
              <w:tab/>
            </w:r>
            <w:r w:rsidR="00F05749" w:rsidRPr="00C165B4">
              <w:rPr>
                <w:rStyle w:val="Hyperlink"/>
                <w:noProof/>
              </w:rPr>
              <w:t>Data-driven design</w:t>
            </w:r>
            <w:r w:rsidR="00F05749">
              <w:rPr>
                <w:noProof/>
                <w:webHidden/>
              </w:rPr>
              <w:tab/>
            </w:r>
            <w:r w:rsidR="00F05749">
              <w:rPr>
                <w:noProof/>
                <w:webHidden/>
              </w:rPr>
              <w:fldChar w:fldCharType="begin"/>
            </w:r>
            <w:r w:rsidR="00F05749">
              <w:rPr>
                <w:noProof/>
                <w:webHidden/>
              </w:rPr>
              <w:instrText xml:space="preserve"> PAGEREF _Toc426142922 \h </w:instrText>
            </w:r>
            <w:r w:rsidR="00F05749">
              <w:rPr>
                <w:noProof/>
                <w:webHidden/>
              </w:rPr>
            </w:r>
            <w:r w:rsidR="00F05749">
              <w:rPr>
                <w:noProof/>
                <w:webHidden/>
              </w:rPr>
              <w:fldChar w:fldCharType="separate"/>
            </w:r>
            <w:r w:rsidR="00F05749">
              <w:rPr>
                <w:noProof/>
                <w:webHidden/>
              </w:rPr>
              <w:t>6</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23" w:history="1">
            <w:r w:rsidR="00F05749" w:rsidRPr="00C165B4">
              <w:rPr>
                <w:rStyle w:val="Hyperlink"/>
                <w:noProof/>
              </w:rPr>
              <w:t>2.3.1</w:t>
            </w:r>
            <w:r w:rsidR="00F05749">
              <w:rPr>
                <w:rFonts w:eastAsiaTheme="minorEastAsia"/>
                <w:noProof/>
                <w:lang w:eastAsia="en-GB"/>
              </w:rPr>
              <w:tab/>
            </w:r>
            <w:r w:rsidR="00F05749" w:rsidRPr="00C165B4">
              <w:rPr>
                <w:rStyle w:val="Hyperlink"/>
                <w:noProof/>
              </w:rPr>
              <w:t>Introduction to big data</w:t>
            </w:r>
            <w:r w:rsidR="00F05749">
              <w:rPr>
                <w:noProof/>
                <w:webHidden/>
              </w:rPr>
              <w:tab/>
            </w:r>
            <w:r w:rsidR="00F05749">
              <w:rPr>
                <w:noProof/>
                <w:webHidden/>
              </w:rPr>
              <w:fldChar w:fldCharType="begin"/>
            </w:r>
            <w:r w:rsidR="00F05749">
              <w:rPr>
                <w:noProof/>
                <w:webHidden/>
              </w:rPr>
              <w:instrText xml:space="preserve"> PAGEREF _Toc426142923 \h </w:instrText>
            </w:r>
            <w:r w:rsidR="00F05749">
              <w:rPr>
                <w:noProof/>
                <w:webHidden/>
              </w:rPr>
            </w:r>
            <w:r w:rsidR="00F05749">
              <w:rPr>
                <w:noProof/>
                <w:webHidden/>
              </w:rPr>
              <w:fldChar w:fldCharType="separate"/>
            </w:r>
            <w:r w:rsidR="00F05749">
              <w:rPr>
                <w:noProof/>
                <w:webHidden/>
              </w:rPr>
              <w:t>6</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24" w:history="1">
            <w:r w:rsidR="00F05749" w:rsidRPr="00C165B4">
              <w:rPr>
                <w:rStyle w:val="Hyperlink"/>
                <w:noProof/>
              </w:rPr>
              <w:t>2.3.2</w:t>
            </w:r>
            <w:r w:rsidR="00F05749">
              <w:rPr>
                <w:rFonts w:eastAsiaTheme="minorEastAsia"/>
                <w:noProof/>
                <w:lang w:eastAsia="en-GB"/>
              </w:rPr>
              <w:tab/>
            </w:r>
            <w:r w:rsidR="00F05749" w:rsidRPr="00C165B4">
              <w:rPr>
                <w:rStyle w:val="Hyperlink"/>
                <w:noProof/>
              </w:rPr>
              <w:t>Business Intelligence</w:t>
            </w:r>
            <w:r w:rsidR="00F05749">
              <w:rPr>
                <w:noProof/>
                <w:webHidden/>
              </w:rPr>
              <w:tab/>
            </w:r>
            <w:r w:rsidR="00F05749">
              <w:rPr>
                <w:noProof/>
                <w:webHidden/>
              </w:rPr>
              <w:fldChar w:fldCharType="begin"/>
            </w:r>
            <w:r w:rsidR="00F05749">
              <w:rPr>
                <w:noProof/>
                <w:webHidden/>
              </w:rPr>
              <w:instrText xml:space="preserve"> PAGEREF _Toc426142924 \h </w:instrText>
            </w:r>
            <w:r w:rsidR="00F05749">
              <w:rPr>
                <w:noProof/>
                <w:webHidden/>
              </w:rPr>
            </w:r>
            <w:r w:rsidR="00F05749">
              <w:rPr>
                <w:noProof/>
                <w:webHidden/>
              </w:rPr>
              <w:fldChar w:fldCharType="separate"/>
            </w:r>
            <w:r w:rsidR="00F05749">
              <w:rPr>
                <w:noProof/>
                <w:webHidden/>
              </w:rPr>
              <w:t>6</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25" w:history="1">
            <w:r w:rsidR="00F05749" w:rsidRPr="00C165B4">
              <w:rPr>
                <w:rStyle w:val="Hyperlink"/>
                <w:noProof/>
              </w:rPr>
              <w:t>2.3.3</w:t>
            </w:r>
            <w:r w:rsidR="00F05749">
              <w:rPr>
                <w:rFonts w:eastAsiaTheme="minorEastAsia"/>
                <w:noProof/>
                <w:lang w:eastAsia="en-GB"/>
              </w:rPr>
              <w:tab/>
            </w:r>
            <w:r w:rsidR="00F05749" w:rsidRPr="00C165B4">
              <w:rPr>
                <w:rStyle w:val="Hyperlink"/>
                <w:noProof/>
              </w:rPr>
              <w:t>Machine learning</w:t>
            </w:r>
            <w:r w:rsidR="00F05749">
              <w:rPr>
                <w:noProof/>
                <w:webHidden/>
              </w:rPr>
              <w:tab/>
            </w:r>
            <w:r w:rsidR="00F05749">
              <w:rPr>
                <w:noProof/>
                <w:webHidden/>
              </w:rPr>
              <w:fldChar w:fldCharType="begin"/>
            </w:r>
            <w:r w:rsidR="00F05749">
              <w:rPr>
                <w:noProof/>
                <w:webHidden/>
              </w:rPr>
              <w:instrText xml:space="preserve"> PAGEREF _Toc426142925 \h </w:instrText>
            </w:r>
            <w:r w:rsidR="00F05749">
              <w:rPr>
                <w:noProof/>
                <w:webHidden/>
              </w:rPr>
            </w:r>
            <w:r w:rsidR="00F05749">
              <w:rPr>
                <w:noProof/>
                <w:webHidden/>
              </w:rPr>
              <w:fldChar w:fldCharType="separate"/>
            </w:r>
            <w:r w:rsidR="00F05749">
              <w:rPr>
                <w:noProof/>
                <w:webHidden/>
              </w:rPr>
              <w:t>7</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26" w:history="1">
            <w:r w:rsidR="00F05749" w:rsidRPr="00C165B4">
              <w:rPr>
                <w:rStyle w:val="Hyperlink"/>
                <w:noProof/>
              </w:rPr>
              <w:t>2.4</w:t>
            </w:r>
            <w:r w:rsidR="00F05749">
              <w:rPr>
                <w:rFonts w:eastAsiaTheme="minorEastAsia"/>
                <w:noProof/>
                <w:lang w:eastAsia="en-GB"/>
              </w:rPr>
              <w:tab/>
            </w:r>
            <w:r w:rsidR="00F05749" w:rsidRPr="00C165B4">
              <w:rPr>
                <w:rStyle w:val="Hyperlink"/>
                <w:noProof/>
              </w:rPr>
              <w:t>User Centred Design</w:t>
            </w:r>
            <w:r w:rsidR="00F05749">
              <w:rPr>
                <w:noProof/>
                <w:webHidden/>
              </w:rPr>
              <w:tab/>
            </w:r>
            <w:r w:rsidR="00F05749">
              <w:rPr>
                <w:noProof/>
                <w:webHidden/>
              </w:rPr>
              <w:fldChar w:fldCharType="begin"/>
            </w:r>
            <w:r w:rsidR="00F05749">
              <w:rPr>
                <w:noProof/>
                <w:webHidden/>
              </w:rPr>
              <w:instrText xml:space="preserve"> PAGEREF _Toc426142926 \h </w:instrText>
            </w:r>
            <w:r w:rsidR="00F05749">
              <w:rPr>
                <w:noProof/>
                <w:webHidden/>
              </w:rPr>
            </w:r>
            <w:r w:rsidR="00F05749">
              <w:rPr>
                <w:noProof/>
                <w:webHidden/>
              </w:rPr>
              <w:fldChar w:fldCharType="separate"/>
            </w:r>
            <w:r w:rsidR="00F05749">
              <w:rPr>
                <w:noProof/>
                <w:webHidden/>
              </w:rPr>
              <w:t>7</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27" w:history="1">
            <w:r w:rsidR="00F05749" w:rsidRPr="00C165B4">
              <w:rPr>
                <w:rStyle w:val="Hyperlink"/>
                <w:noProof/>
              </w:rPr>
              <w:t>2.4.1</w:t>
            </w:r>
            <w:r w:rsidR="00F05749">
              <w:rPr>
                <w:rFonts w:eastAsiaTheme="minorEastAsia"/>
                <w:noProof/>
                <w:lang w:eastAsia="en-GB"/>
              </w:rPr>
              <w:tab/>
            </w:r>
            <w:r w:rsidR="00F05749" w:rsidRPr="00C165B4">
              <w:rPr>
                <w:rStyle w:val="Hyperlink"/>
                <w:noProof/>
              </w:rPr>
              <w:t>Introduction to User Centred Design</w:t>
            </w:r>
            <w:r w:rsidR="00F05749">
              <w:rPr>
                <w:noProof/>
                <w:webHidden/>
              </w:rPr>
              <w:tab/>
            </w:r>
            <w:r w:rsidR="00F05749">
              <w:rPr>
                <w:noProof/>
                <w:webHidden/>
              </w:rPr>
              <w:fldChar w:fldCharType="begin"/>
            </w:r>
            <w:r w:rsidR="00F05749">
              <w:rPr>
                <w:noProof/>
                <w:webHidden/>
              </w:rPr>
              <w:instrText xml:space="preserve"> PAGEREF _Toc426142927 \h </w:instrText>
            </w:r>
            <w:r w:rsidR="00F05749">
              <w:rPr>
                <w:noProof/>
                <w:webHidden/>
              </w:rPr>
            </w:r>
            <w:r w:rsidR="00F05749">
              <w:rPr>
                <w:noProof/>
                <w:webHidden/>
              </w:rPr>
              <w:fldChar w:fldCharType="separate"/>
            </w:r>
            <w:r w:rsidR="00F05749">
              <w:rPr>
                <w:noProof/>
                <w:webHidden/>
              </w:rPr>
              <w:t>7</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28" w:history="1">
            <w:r w:rsidR="00F05749" w:rsidRPr="00C165B4">
              <w:rPr>
                <w:rStyle w:val="Hyperlink"/>
                <w:noProof/>
              </w:rPr>
              <w:t>2.4.2</w:t>
            </w:r>
            <w:r w:rsidR="00F05749">
              <w:rPr>
                <w:rFonts w:eastAsiaTheme="minorEastAsia"/>
                <w:noProof/>
                <w:lang w:eastAsia="en-GB"/>
              </w:rPr>
              <w:tab/>
            </w:r>
            <w:r w:rsidR="00F05749" w:rsidRPr="00C165B4">
              <w:rPr>
                <w:rStyle w:val="Hyperlink"/>
                <w:noProof/>
              </w:rPr>
              <w:t>Human Centred Design</w:t>
            </w:r>
            <w:r w:rsidR="00F05749">
              <w:rPr>
                <w:noProof/>
                <w:webHidden/>
              </w:rPr>
              <w:tab/>
            </w:r>
            <w:r w:rsidR="00F05749">
              <w:rPr>
                <w:noProof/>
                <w:webHidden/>
              </w:rPr>
              <w:fldChar w:fldCharType="begin"/>
            </w:r>
            <w:r w:rsidR="00F05749">
              <w:rPr>
                <w:noProof/>
                <w:webHidden/>
              </w:rPr>
              <w:instrText xml:space="preserve"> PAGEREF _Toc426142928 \h </w:instrText>
            </w:r>
            <w:r w:rsidR="00F05749">
              <w:rPr>
                <w:noProof/>
                <w:webHidden/>
              </w:rPr>
            </w:r>
            <w:r w:rsidR="00F05749">
              <w:rPr>
                <w:noProof/>
                <w:webHidden/>
              </w:rPr>
              <w:fldChar w:fldCharType="separate"/>
            </w:r>
            <w:r w:rsidR="00F05749">
              <w:rPr>
                <w:noProof/>
                <w:webHidden/>
              </w:rPr>
              <w:t>8</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29" w:history="1">
            <w:r w:rsidR="00F05749" w:rsidRPr="00C165B4">
              <w:rPr>
                <w:rStyle w:val="Hyperlink"/>
                <w:noProof/>
              </w:rPr>
              <w:t>2.4.3</w:t>
            </w:r>
            <w:r w:rsidR="00F05749">
              <w:rPr>
                <w:rFonts w:eastAsiaTheme="minorEastAsia"/>
                <w:noProof/>
                <w:lang w:eastAsia="en-GB"/>
              </w:rPr>
              <w:tab/>
            </w:r>
            <w:r w:rsidR="00F05749" w:rsidRPr="00C165B4">
              <w:rPr>
                <w:rStyle w:val="Hyperlink"/>
                <w:noProof/>
              </w:rPr>
              <w:t>Design Driven Innovation</w:t>
            </w:r>
            <w:r w:rsidR="00F05749">
              <w:rPr>
                <w:noProof/>
                <w:webHidden/>
              </w:rPr>
              <w:tab/>
            </w:r>
            <w:r w:rsidR="00F05749">
              <w:rPr>
                <w:noProof/>
                <w:webHidden/>
              </w:rPr>
              <w:fldChar w:fldCharType="begin"/>
            </w:r>
            <w:r w:rsidR="00F05749">
              <w:rPr>
                <w:noProof/>
                <w:webHidden/>
              </w:rPr>
              <w:instrText xml:space="preserve"> PAGEREF _Toc426142929 \h </w:instrText>
            </w:r>
            <w:r w:rsidR="00F05749">
              <w:rPr>
                <w:noProof/>
                <w:webHidden/>
              </w:rPr>
            </w:r>
            <w:r w:rsidR="00F05749">
              <w:rPr>
                <w:noProof/>
                <w:webHidden/>
              </w:rPr>
              <w:fldChar w:fldCharType="separate"/>
            </w:r>
            <w:r w:rsidR="00F05749">
              <w:rPr>
                <w:noProof/>
                <w:webHidden/>
              </w:rPr>
              <w:t>8</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30" w:history="1">
            <w:r w:rsidR="00F05749" w:rsidRPr="00C165B4">
              <w:rPr>
                <w:rStyle w:val="Hyperlink"/>
                <w:noProof/>
              </w:rPr>
              <w:t>2.5</w:t>
            </w:r>
            <w:r w:rsidR="00F05749">
              <w:rPr>
                <w:rFonts w:eastAsiaTheme="minorEastAsia"/>
                <w:noProof/>
                <w:lang w:eastAsia="en-GB"/>
              </w:rPr>
              <w:tab/>
            </w:r>
            <w:r w:rsidR="00F05749" w:rsidRPr="00C165B4">
              <w:rPr>
                <w:rStyle w:val="Hyperlink"/>
                <w:noProof/>
              </w:rPr>
              <w:t>Double diamond</w:t>
            </w:r>
            <w:r w:rsidR="00F05749">
              <w:rPr>
                <w:noProof/>
                <w:webHidden/>
              </w:rPr>
              <w:tab/>
            </w:r>
            <w:r w:rsidR="00F05749">
              <w:rPr>
                <w:noProof/>
                <w:webHidden/>
              </w:rPr>
              <w:fldChar w:fldCharType="begin"/>
            </w:r>
            <w:r w:rsidR="00F05749">
              <w:rPr>
                <w:noProof/>
                <w:webHidden/>
              </w:rPr>
              <w:instrText xml:space="preserve"> PAGEREF _Toc426142930 \h </w:instrText>
            </w:r>
            <w:r w:rsidR="00F05749">
              <w:rPr>
                <w:noProof/>
                <w:webHidden/>
              </w:rPr>
            </w:r>
            <w:r w:rsidR="00F05749">
              <w:rPr>
                <w:noProof/>
                <w:webHidden/>
              </w:rPr>
              <w:fldChar w:fldCharType="separate"/>
            </w:r>
            <w:r w:rsidR="00F05749">
              <w:rPr>
                <w:noProof/>
                <w:webHidden/>
              </w:rPr>
              <w:t>9</w:t>
            </w:r>
            <w:r w:rsidR="00F05749">
              <w:rPr>
                <w:noProof/>
                <w:webHidden/>
              </w:rPr>
              <w:fldChar w:fldCharType="end"/>
            </w:r>
          </w:hyperlink>
        </w:p>
        <w:p w:rsidR="00F05749" w:rsidRDefault="00564C62">
          <w:pPr>
            <w:pStyle w:val="TOC1"/>
            <w:tabs>
              <w:tab w:val="left" w:pos="440"/>
              <w:tab w:val="right" w:leader="dot" w:pos="9062"/>
            </w:tabs>
            <w:rPr>
              <w:rFonts w:eastAsiaTheme="minorEastAsia"/>
              <w:noProof/>
              <w:lang w:eastAsia="en-GB"/>
            </w:rPr>
          </w:pPr>
          <w:hyperlink w:anchor="_Toc426142931" w:history="1">
            <w:r w:rsidR="00F05749" w:rsidRPr="00C165B4">
              <w:rPr>
                <w:rStyle w:val="Hyperlink"/>
                <w:noProof/>
              </w:rPr>
              <w:t>3</w:t>
            </w:r>
            <w:r w:rsidR="00F05749">
              <w:rPr>
                <w:rFonts w:eastAsiaTheme="minorEastAsia"/>
                <w:noProof/>
                <w:lang w:eastAsia="en-GB"/>
              </w:rPr>
              <w:tab/>
            </w:r>
            <w:r w:rsidR="00F05749" w:rsidRPr="00C165B4">
              <w:rPr>
                <w:rStyle w:val="Hyperlink"/>
                <w:noProof/>
              </w:rPr>
              <w:t>Description of the work undertaken</w:t>
            </w:r>
            <w:r w:rsidR="00F05749">
              <w:rPr>
                <w:noProof/>
                <w:webHidden/>
              </w:rPr>
              <w:tab/>
            </w:r>
            <w:r w:rsidR="00F05749">
              <w:rPr>
                <w:noProof/>
                <w:webHidden/>
              </w:rPr>
              <w:fldChar w:fldCharType="begin"/>
            </w:r>
            <w:r w:rsidR="00F05749">
              <w:rPr>
                <w:noProof/>
                <w:webHidden/>
              </w:rPr>
              <w:instrText xml:space="preserve"> PAGEREF _Toc426142931 \h </w:instrText>
            </w:r>
            <w:r w:rsidR="00F05749">
              <w:rPr>
                <w:noProof/>
                <w:webHidden/>
              </w:rPr>
            </w:r>
            <w:r w:rsidR="00F05749">
              <w:rPr>
                <w:noProof/>
                <w:webHidden/>
              </w:rPr>
              <w:fldChar w:fldCharType="separate"/>
            </w:r>
            <w:r w:rsidR="00F05749">
              <w:rPr>
                <w:noProof/>
                <w:webHidden/>
              </w:rPr>
              <w:t>10</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32" w:history="1">
            <w:r w:rsidR="00F05749" w:rsidRPr="00C165B4">
              <w:rPr>
                <w:rStyle w:val="Hyperlink"/>
                <w:noProof/>
              </w:rPr>
              <w:t>3.1</w:t>
            </w:r>
            <w:r w:rsidR="00F05749">
              <w:rPr>
                <w:rFonts w:eastAsiaTheme="minorEastAsia"/>
                <w:noProof/>
                <w:lang w:eastAsia="en-GB"/>
              </w:rPr>
              <w:tab/>
            </w:r>
            <w:r w:rsidR="00F05749" w:rsidRPr="00C165B4">
              <w:rPr>
                <w:rStyle w:val="Hyperlink"/>
                <w:noProof/>
              </w:rPr>
              <w:t>Discover</w:t>
            </w:r>
            <w:r w:rsidR="00F05749">
              <w:rPr>
                <w:noProof/>
                <w:webHidden/>
              </w:rPr>
              <w:tab/>
            </w:r>
            <w:r w:rsidR="00F05749">
              <w:rPr>
                <w:noProof/>
                <w:webHidden/>
              </w:rPr>
              <w:fldChar w:fldCharType="begin"/>
            </w:r>
            <w:r w:rsidR="00F05749">
              <w:rPr>
                <w:noProof/>
                <w:webHidden/>
              </w:rPr>
              <w:instrText xml:space="preserve"> PAGEREF _Toc426142932 \h </w:instrText>
            </w:r>
            <w:r w:rsidR="00F05749">
              <w:rPr>
                <w:noProof/>
                <w:webHidden/>
              </w:rPr>
            </w:r>
            <w:r w:rsidR="00F05749">
              <w:rPr>
                <w:noProof/>
                <w:webHidden/>
              </w:rPr>
              <w:fldChar w:fldCharType="separate"/>
            </w:r>
            <w:r w:rsidR="00F05749">
              <w:rPr>
                <w:noProof/>
                <w:webHidden/>
              </w:rPr>
              <w:t>10</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33" w:history="1">
            <w:r w:rsidR="00F05749" w:rsidRPr="00C165B4">
              <w:rPr>
                <w:rStyle w:val="Hyperlink"/>
                <w:noProof/>
              </w:rPr>
              <w:t>3.1.1</w:t>
            </w:r>
            <w:r w:rsidR="00F05749">
              <w:rPr>
                <w:rFonts w:eastAsiaTheme="minorEastAsia"/>
                <w:noProof/>
                <w:lang w:eastAsia="en-GB"/>
              </w:rPr>
              <w:tab/>
            </w:r>
            <w:r w:rsidR="00F05749" w:rsidRPr="00C165B4">
              <w:rPr>
                <w:rStyle w:val="Hyperlink"/>
                <w:noProof/>
              </w:rPr>
              <w:t>Numerous meetings at the Council</w:t>
            </w:r>
            <w:r w:rsidR="00F05749">
              <w:rPr>
                <w:noProof/>
                <w:webHidden/>
              </w:rPr>
              <w:tab/>
            </w:r>
            <w:r w:rsidR="00F05749">
              <w:rPr>
                <w:noProof/>
                <w:webHidden/>
              </w:rPr>
              <w:fldChar w:fldCharType="begin"/>
            </w:r>
            <w:r w:rsidR="00F05749">
              <w:rPr>
                <w:noProof/>
                <w:webHidden/>
              </w:rPr>
              <w:instrText xml:space="preserve"> PAGEREF _Toc426142933 \h </w:instrText>
            </w:r>
            <w:r w:rsidR="00F05749">
              <w:rPr>
                <w:noProof/>
                <w:webHidden/>
              </w:rPr>
            </w:r>
            <w:r w:rsidR="00F05749">
              <w:rPr>
                <w:noProof/>
                <w:webHidden/>
              </w:rPr>
              <w:fldChar w:fldCharType="separate"/>
            </w:r>
            <w:r w:rsidR="00F05749">
              <w:rPr>
                <w:noProof/>
                <w:webHidden/>
              </w:rPr>
              <w:t>10</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34" w:history="1">
            <w:r w:rsidR="00F05749" w:rsidRPr="00C165B4">
              <w:rPr>
                <w:rStyle w:val="Hyperlink"/>
                <w:noProof/>
              </w:rPr>
              <w:t>3.1.2</w:t>
            </w:r>
            <w:r w:rsidR="00F05749">
              <w:rPr>
                <w:rFonts w:eastAsiaTheme="minorEastAsia"/>
                <w:noProof/>
                <w:lang w:eastAsia="en-GB"/>
              </w:rPr>
              <w:tab/>
            </w:r>
            <w:r w:rsidR="00F05749" w:rsidRPr="00C165B4">
              <w:rPr>
                <w:rStyle w:val="Hyperlink"/>
                <w:noProof/>
              </w:rPr>
              <w:t>CRM data</w:t>
            </w:r>
            <w:r w:rsidR="00F05749">
              <w:rPr>
                <w:noProof/>
                <w:webHidden/>
              </w:rPr>
              <w:tab/>
            </w:r>
            <w:r w:rsidR="00F05749">
              <w:rPr>
                <w:noProof/>
                <w:webHidden/>
              </w:rPr>
              <w:fldChar w:fldCharType="begin"/>
            </w:r>
            <w:r w:rsidR="00F05749">
              <w:rPr>
                <w:noProof/>
                <w:webHidden/>
              </w:rPr>
              <w:instrText xml:space="preserve"> PAGEREF _Toc426142934 \h </w:instrText>
            </w:r>
            <w:r w:rsidR="00F05749">
              <w:rPr>
                <w:noProof/>
                <w:webHidden/>
              </w:rPr>
            </w:r>
            <w:r w:rsidR="00F05749">
              <w:rPr>
                <w:noProof/>
                <w:webHidden/>
              </w:rPr>
              <w:fldChar w:fldCharType="separate"/>
            </w:r>
            <w:r w:rsidR="00F05749">
              <w:rPr>
                <w:noProof/>
                <w:webHidden/>
              </w:rPr>
              <w:t>10</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35" w:history="1">
            <w:r w:rsidR="00F05749" w:rsidRPr="00C165B4">
              <w:rPr>
                <w:rStyle w:val="Hyperlink"/>
                <w:noProof/>
              </w:rPr>
              <w:t>3.1.3</w:t>
            </w:r>
            <w:r w:rsidR="00F05749">
              <w:rPr>
                <w:rFonts w:eastAsiaTheme="minorEastAsia"/>
                <w:noProof/>
                <w:lang w:eastAsia="en-GB"/>
              </w:rPr>
              <w:tab/>
            </w:r>
            <w:r w:rsidR="00F05749" w:rsidRPr="00C165B4">
              <w:rPr>
                <w:rStyle w:val="Hyperlink"/>
                <w:noProof/>
              </w:rPr>
              <w:t>Mosaic data</w:t>
            </w:r>
            <w:r w:rsidR="00F05749">
              <w:rPr>
                <w:noProof/>
                <w:webHidden/>
              </w:rPr>
              <w:tab/>
            </w:r>
            <w:r w:rsidR="00F05749">
              <w:rPr>
                <w:noProof/>
                <w:webHidden/>
              </w:rPr>
              <w:fldChar w:fldCharType="begin"/>
            </w:r>
            <w:r w:rsidR="00F05749">
              <w:rPr>
                <w:noProof/>
                <w:webHidden/>
              </w:rPr>
              <w:instrText xml:space="preserve"> PAGEREF _Toc426142935 \h </w:instrText>
            </w:r>
            <w:r w:rsidR="00F05749">
              <w:rPr>
                <w:noProof/>
                <w:webHidden/>
              </w:rPr>
            </w:r>
            <w:r w:rsidR="00F05749">
              <w:rPr>
                <w:noProof/>
                <w:webHidden/>
              </w:rPr>
              <w:fldChar w:fldCharType="separate"/>
            </w:r>
            <w:r w:rsidR="00F05749">
              <w:rPr>
                <w:noProof/>
                <w:webHidden/>
              </w:rPr>
              <w:t>11</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36" w:history="1">
            <w:r w:rsidR="00F05749" w:rsidRPr="00C165B4">
              <w:rPr>
                <w:rStyle w:val="Hyperlink"/>
                <w:noProof/>
              </w:rPr>
              <w:t>3.1.4</w:t>
            </w:r>
            <w:r w:rsidR="00F05749">
              <w:rPr>
                <w:rFonts w:eastAsiaTheme="minorEastAsia"/>
                <w:noProof/>
                <w:lang w:eastAsia="en-GB"/>
              </w:rPr>
              <w:tab/>
            </w:r>
            <w:r w:rsidR="00F05749" w:rsidRPr="00C165B4">
              <w:rPr>
                <w:rStyle w:val="Hyperlink"/>
                <w:noProof/>
              </w:rPr>
              <w:t>IBM Cognos</w:t>
            </w:r>
            <w:r w:rsidR="00F05749">
              <w:rPr>
                <w:noProof/>
                <w:webHidden/>
              </w:rPr>
              <w:tab/>
            </w:r>
            <w:r w:rsidR="00F05749">
              <w:rPr>
                <w:noProof/>
                <w:webHidden/>
              </w:rPr>
              <w:fldChar w:fldCharType="begin"/>
            </w:r>
            <w:r w:rsidR="00F05749">
              <w:rPr>
                <w:noProof/>
                <w:webHidden/>
              </w:rPr>
              <w:instrText xml:space="preserve"> PAGEREF _Toc426142936 \h </w:instrText>
            </w:r>
            <w:r w:rsidR="00F05749">
              <w:rPr>
                <w:noProof/>
                <w:webHidden/>
              </w:rPr>
            </w:r>
            <w:r w:rsidR="00F05749">
              <w:rPr>
                <w:noProof/>
                <w:webHidden/>
              </w:rPr>
              <w:fldChar w:fldCharType="separate"/>
            </w:r>
            <w:r w:rsidR="00F05749">
              <w:rPr>
                <w:noProof/>
                <w:webHidden/>
              </w:rPr>
              <w:t>11</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37" w:history="1">
            <w:r w:rsidR="00F05749" w:rsidRPr="00C165B4">
              <w:rPr>
                <w:rStyle w:val="Hyperlink"/>
                <w:noProof/>
              </w:rPr>
              <w:t>3.2</w:t>
            </w:r>
            <w:r w:rsidR="00F05749">
              <w:rPr>
                <w:rFonts w:eastAsiaTheme="minorEastAsia"/>
                <w:noProof/>
                <w:lang w:eastAsia="en-GB"/>
              </w:rPr>
              <w:tab/>
            </w:r>
            <w:r w:rsidR="00F05749" w:rsidRPr="00C165B4">
              <w:rPr>
                <w:rStyle w:val="Hyperlink"/>
                <w:noProof/>
              </w:rPr>
              <w:t>Define</w:t>
            </w:r>
            <w:r w:rsidR="00F05749">
              <w:rPr>
                <w:noProof/>
                <w:webHidden/>
              </w:rPr>
              <w:tab/>
            </w:r>
            <w:r w:rsidR="00F05749">
              <w:rPr>
                <w:noProof/>
                <w:webHidden/>
              </w:rPr>
              <w:fldChar w:fldCharType="begin"/>
            </w:r>
            <w:r w:rsidR="00F05749">
              <w:rPr>
                <w:noProof/>
                <w:webHidden/>
              </w:rPr>
              <w:instrText xml:space="preserve"> PAGEREF _Toc426142937 \h </w:instrText>
            </w:r>
            <w:r w:rsidR="00F05749">
              <w:rPr>
                <w:noProof/>
                <w:webHidden/>
              </w:rPr>
            </w:r>
            <w:r w:rsidR="00F05749">
              <w:rPr>
                <w:noProof/>
                <w:webHidden/>
              </w:rPr>
              <w:fldChar w:fldCharType="separate"/>
            </w:r>
            <w:r w:rsidR="00F05749">
              <w:rPr>
                <w:noProof/>
                <w:webHidden/>
              </w:rPr>
              <w:t>17</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38" w:history="1">
            <w:r w:rsidR="00F05749" w:rsidRPr="00C165B4">
              <w:rPr>
                <w:rStyle w:val="Hyperlink"/>
                <w:noProof/>
              </w:rPr>
              <w:t>3.2.1</w:t>
            </w:r>
            <w:r w:rsidR="00F05749">
              <w:rPr>
                <w:rFonts w:eastAsiaTheme="minorEastAsia"/>
                <w:noProof/>
                <w:lang w:eastAsia="en-GB"/>
              </w:rPr>
              <w:tab/>
            </w:r>
            <w:r w:rsidR="00F05749" w:rsidRPr="00C165B4">
              <w:rPr>
                <w:rStyle w:val="Hyperlink"/>
                <w:noProof/>
              </w:rPr>
              <w:t>Preliminary activities</w:t>
            </w:r>
            <w:r w:rsidR="00F05749">
              <w:rPr>
                <w:noProof/>
                <w:webHidden/>
              </w:rPr>
              <w:tab/>
            </w:r>
            <w:r w:rsidR="00F05749">
              <w:rPr>
                <w:noProof/>
                <w:webHidden/>
              </w:rPr>
              <w:fldChar w:fldCharType="begin"/>
            </w:r>
            <w:r w:rsidR="00F05749">
              <w:rPr>
                <w:noProof/>
                <w:webHidden/>
              </w:rPr>
              <w:instrText xml:space="preserve"> PAGEREF _Toc426142938 \h </w:instrText>
            </w:r>
            <w:r w:rsidR="00F05749">
              <w:rPr>
                <w:noProof/>
                <w:webHidden/>
              </w:rPr>
            </w:r>
            <w:r w:rsidR="00F05749">
              <w:rPr>
                <w:noProof/>
                <w:webHidden/>
              </w:rPr>
              <w:fldChar w:fldCharType="separate"/>
            </w:r>
            <w:r w:rsidR="00F05749">
              <w:rPr>
                <w:noProof/>
                <w:webHidden/>
              </w:rPr>
              <w:t>17</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39" w:history="1">
            <w:r w:rsidR="00F05749" w:rsidRPr="00C165B4">
              <w:rPr>
                <w:rStyle w:val="Hyperlink"/>
                <w:noProof/>
              </w:rPr>
              <w:t>3.2.2</w:t>
            </w:r>
            <w:r w:rsidR="00F05749">
              <w:rPr>
                <w:rFonts w:eastAsiaTheme="minorEastAsia"/>
                <w:noProof/>
                <w:lang w:eastAsia="en-GB"/>
              </w:rPr>
              <w:tab/>
            </w:r>
            <w:r w:rsidR="00F05749" w:rsidRPr="00C165B4">
              <w:rPr>
                <w:rStyle w:val="Hyperlink"/>
                <w:noProof/>
              </w:rPr>
              <w:t>Designing of the solution</w:t>
            </w:r>
            <w:r w:rsidR="00F05749">
              <w:rPr>
                <w:noProof/>
                <w:webHidden/>
              </w:rPr>
              <w:tab/>
            </w:r>
            <w:r w:rsidR="00F05749">
              <w:rPr>
                <w:noProof/>
                <w:webHidden/>
              </w:rPr>
              <w:fldChar w:fldCharType="begin"/>
            </w:r>
            <w:r w:rsidR="00F05749">
              <w:rPr>
                <w:noProof/>
                <w:webHidden/>
              </w:rPr>
              <w:instrText xml:space="preserve"> PAGEREF _Toc426142939 \h </w:instrText>
            </w:r>
            <w:r w:rsidR="00F05749">
              <w:rPr>
                <w:noProof/>
                <w:webHidden/>
              </w:rPr>
            </w:r>
            <w:r w:rsidR="00F05749">
              <w:rPr>
                <w:noProof/>
                <w:webHidden/>
              </w:rPr>
              <w:fldChar w:fldCharType="separate"/>
            </w:r>
            <w:r w:rsidR="00F05749">
              <w:rPr>
                <w:noProof/>
                <w:webHidden/>
              </w:rPr>
              <w:t>31</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40" w:history="1">
            <w:r w:rsidR="00F05749" w:rsidRPr="00C165B4">
              <w:rPr>
                <w:rStyle w:val="Hyperlink"/>
                <w:noProof/>
              </w:rPr>
              <w:t>3.3</w:t>
            </w:r>
            <w:r w:rsidR="00F05749">
              <w:rPr>
                <w:rFonts w:eastAsiaTheme="minorEastAsia"/>
                <w:noProof/>
                <w:lang w:eastAsia="en-GB"/>
              </w:rPr>
              <w:tab/>
            </w:r>
            <w:r w:rsidR="00F05749" w:rsidRPr="00C165B4">
              <w:rPr>
                <w:rStyle w:val="Hyperlink"/>
                <w:noProof/>
              </w:rPr>
              <w:t>Develop</w:t>
            </w:r>
            <w:r w:rsidR="00F05749">
              <w:rPr>
                <w:noProof/>
                <w:webHidden/>
              </w:rPr>
              <w:tab/>
            </w:r>
            <w:r w:rsidR="00F05749">
              <w:rPr>
                <w:noProof/>
                <w:webHidden/>
              </w:rPr>
              <w:fldChar w:fldCharType="begin"/>
            </w:r>
            <w:r w:rsidR="00F05749">
              <w:rPr>
                <w:noProof/>
                <w:webHidden/>
              </w:rPr>
              <w:instrText xml:space="preserve"> PAGEREF _Toc426142940 \h </w:instrText>
            </w:r>
            <w:r w:rsidR="00F05749">
              <w:rPr>
                <w:noProof/>
                <w:webHidden/>
              </w:rPr>
            </w:r>
            <w:r w:rsidR="00F05749">
              <w:rPr>
                <w:noProof/>
                <w:webHidden/>
              </w:rPr>
              <w:fldChar w:fldCharType="separate"/>
            </w:r>
            <w:r w:rsidR="00F05749">
              <w:rPr>
                <w:noProof/>
                <w:webHidden/>
              </w:rPr>
              <w:t>31</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41" w:history="1">
            <w:r w:rsidR="00F05749" w:rsidRPr="00C165B4">
              <w:rPr>
                <w:rStyle w:val="Hyperlink"/>
                <w:noProof/>
              </w:rPr>
              <w:t>3.3.1</w:t>
            </w:r>
            <w:r w:rsidR="00F05749">
              <w:rPr>
                <w:rFonts w:eastAsiaTheme="minorEastAsia"/>
                <w:noProof/>
                <w:lang w:eastAsia="en-GB"/>
              </w:rPr>
              <w:tab/>
            </w:r>
            <w:r w:rsidR="00F05749" w:rsidRPr="00C165B4">
              <w:rPr>
                <w:rStyle w:val="Hyperlink"/>
                <w:noProof/>
              </w:rPr>
              <w:t>Analysis objectives (questions to be answered)</w:t>
            </w:r>
            <w:r w:rsidR="00F05749">
              <w:rPr>
                <w:noProof/>
                <w:webHidden/>
              </w:rPr>
              <w:tab/>
            </w:r>
            <w:r w:rsidR="00F05749">
              <w:rPr>
                <w:noProof/>
                <w:webHidden/>
              </w:rPr>
              <w:fldChar w:fldCharType="begin"/>
            </w:r>
            <w:r w:rsidR="00F05749">
              <w:rPr>
                <w:noProof/>
                <w:webHidden/>
              </w:rPr>
              <w:instrText xml:space="preserve"> PAGEREF _Toc426142941 \h </w:instrText>
            </w:r>
            <w:r w:rsidR="00F05749">
              <w:rPr>
                <w:noProof/>
                <w:webHidden/>
              </w:rPr>
            </w:r>
            <w:r w:rsidR="00F05749">
              <w:rPr>
                <w:noProof/>
                <w:webHidden/>
              </w:rPr>
              <w:fldChar w:fldCharType="separate"/>
            </w:r>
            <w:r w:rsidR="00F05749">
              <w:rPr>
                <w:noProof/>
                <w:webHidden/>
              </w:rPr>
              <w:t>31</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42" w:history="1">
            <w:r w:rsidR="00F05749" w:rsidRPr="00C165B4">
              <w:rPr>
                <w:rStyle w:val="Hyperlink"/>
                <w:noProof/>
              </w:rPr>
              <w:t>3.3.2</w:t>
            </w:r>
            <w:r w:rsidR="00F05749">
              <w:rPr>
                <w:rFonts w:eastAsiaTheme="minorEastAsia"/>
                <w:noProof/>
                <w:lang w:eastAsia="en-GB"/>
              </w:rPr>
              <w:tab/>
            </w:r>
            <w:r w:rsidR="00F05749" w:rsidRPr="00C165B4">
              <w:rPr>
                <w:rStyle w:val="Hyperlink"/>
                <w:noProof/>
              </w:rPr>
              <w:t>Implementation</w:t>
            </w:r>
            <w:r w:rsidR="00F05749">
              <w:rPr>
                <w:noProof/>
                <w:webHidden/>
              </w:rPr>
              <w:tab/>
            </w:r>
            <w:r w:rsidR="00F05749">
              <w:rPr>
                <w:noProof/>
                <w:webHidden/>
              </w:rPr>
              <w:fldChar w:fldCharType="begin"/>
            </w:r>
            <w:r w:rsidR="00F05749">
              <w:rPr>
                <w:noProof/>
                <w:webHidden/>
              </w:rPr>
              <w:instrText xml:space="preserve"> PAGEREF _Toc426142942 \h </w:instrText>
            </w:r>
            <w:r w:rsidR="00F05749">
              <w:rPr>
                <w:noProof/>
                <w:webHidden/>
              </w:rPr>
            </w:r>
            <w:r w:rsidR="00F05749">
              <w:rPr>
                <w:noProof/>
                <w:webHidden/>
              </w:rPr>
              <w:fldChar w:fldCharType="separate"/>
            </w:r>
            <w:r w:rsidR="00F05749">
              <w:rPr>
                <w:noProof/>
                <w:webHidden/>
              </w:rPr>
              <w:t>32</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43" w:history="1">
            <w:r w:rsidR="00F05749" w:rsidRPr="00C165B4">
              <w:rPr>
                <w:rStyle w:val="Hyperlink"/>
                <w:noProof/>
              </w:rPr>
              <w:t>3.3.3</w:t>
            </w:r>
            <w:r w:rsidR="00F05749">
              <w:rPr>
                <w:rFonts w:eastAsiaTheme="minorEastAsia"/>
                <w:noProof/>
                <w:lang w:eastAsia="en-GB"/>
              </w:rPr>
              <w:tab/>
            </w:r>
            <w:r w:rsidR="00F05749" w:rsidRPr="00C165B4">
              <w:rPr>
                <w:rStyle w:val="Hyperlink"/>
                <w:noProof/>
              </w:rPr>
              <w:t>Problems</w:t>
            </w:r>
            <w:r w:rsidR="00F05749">
              <w:rPr>
                <w:noProof/>
                <w:webHidden/>
              </w:rPr>
              <w:tab/>
            </w:r>
            <w:r w:rsidR="00F05749">
              <w:rPr>
                <w:noProof/>
                <w:webHidden/>
              </w:rPr>
              <w:fldChar w:fldCharType="begin"/>
            </w:r>
            <w:r w:rsidR="00F05749">
              <w:rPr>
                <w:noProof/>
                <w:webHidden/>
              </w:rPr>
              <w:instrText xml:space="preserve"> PAGEREF _Toc426142943 \h </w:instrText>
            </w:r>
            <w:r w:rsidR="00F05749">
              <w:rPr>
                <w:noProof/>
                <w:webHidden/>
              </w:rPr>
            </w:r>
            <w:r w:rsidR="00F05749">
              <w:rPr>
                <w:noProof/>
                <w:webHidden/>
              </w:rPr>
              <w:fldChar w:fldCharType="separate"/>
            </w:r>
            <w:r w:rsidR="00F05749">
              <w:rPr>
                <w:noProof/>
                <w:webHidden/>
              </w:rPr>
              <w:t>35</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44" w:history="1">
            <w:r w:rsidR="00F05749" w:rsidRPr="00C165B4">
              <w:rPr>
                <w:rStyle w:val="Hyperlink"/>
                <w:noProof/>
              </w:rPr>
              <w:t>3.4</w:t>
            </w:r>
            <w:r w:rsidR="00F05749">
              <w:rPr>
                <w:rFonts w:eastAsiaTheme="minorEastAsia"/>
                <w:noProof/>
                <w:lang w:eastAsia="en-GB"/>
              </w:rPr>
              <w:tab/>
            </w:r>
            <w:r w:rsidR="00F05749" w:rsidRPr="00C165B4">
              <w:rPr>
                <w:rStyle w:val="Hyperlink"/>
                <w:noProof/>
              </w:rPr>
              <w:t>Deliver</w:t>
            </w:r>
            <w:r w:rsidR="00F05749">
              <w:rPr>
                <w:noProof/>
                <w:webHidden/>
              </w:rPr>
              <w:tab/>
            </w:r>
            <w:r w:rsidR="00F05749">
              <w:rPr>
                <w:noProof/>
                <w:webHidden/>
              </w:rPr>
              <w:fldChar w:fldCharType="begin"/>
            </w:r>
            <w:r w:rsidR="00F05749">
              <w:rPr>
                <w:noProof/>
                <w:webHidden/>
              </w:rPr>
              <w:instrText xml:space="preserve"> PAGEREF _Toc426142944 \h </w:instrText>
            </w:r>
            <w:r w:rsidR="00F05749">
              <w:rPr>
                <w:noProof/>
                <w:webHidden/>
              </w:rPr>
            </w:r>
            <w:r w:rsidR="00F05749">
              <w:rPr>
                <w:noProof/>
                <w:webHidden/>
              </w:rPr>
              <w:fldChar w:fldCharType="separate"/>
            </w:r>
            <w:r w:rsidR="00F05749">
              <w:rPr>
                <w:noProof/>
                <w:webHidden/>
              </w:rPr>
              <w:t>36</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45" w:history="1">
            <w:r w:rsidR="00F05749" w:rsidRPr="00C165B4">
              <w:rPr>
                <w:rStyle w:val="Hyperlink"/>
                <w:noProof/>
              </w:rPr>
              <w:t>3.4.1</w:t>
            </w:r>
            <w:r w:rsidR="00F05749">
              <w:rPr>
                <w:rFonts w:eastAsiaTheme="minorEastAsia"/>
                <w:noProof/>
                <w:lang w:eastAsia="en-GB"/>
              </w:rPr>
              <w:tab/>
            </w:r>
            <w:r w:rsidR="00F05749" w:rsidRPr="00C165B4">
              <w:rPr>
                <w:rStyle w:val="Hyperlink"/>
                <w:noProof/>
              </w:rPr>
              <w:t>Presentation at the Council (evaluation)</w:t>
            </w:r>
            <w:r w:rsidR="00F05749">
              <w:rPr>
                <w:noProof/>
                <w:webHidden/>
              </w:rPr>
              <w:tab/>
            </w:r>
            <w:r w:rsidR="00F05749">
              <w:rPr>
                <w:noProof/>
                <w:webHidden/>
              </w:rPr>
              <w:fldChar w:fldCharType="begin"/>
            </w:r>
            <w:r w:rsidR="00F05749">
              <w:rPr>
                <w:noProof/>
                <w:webHidden/>
              </w:rPr>
              <w:instrText xml:space="preserve"> PAGEREF _Toc426142945 \h </w:instrText>
            </w:r>
            <w:r w:rsidR="00F05749">
              <w:rPr>
                <w:noProof/>
                <w:webHidden/>
              </w:rPr>
            </w:r>
            <w:r w:rsidR="00F05749">
              <w:rPr>
                <w:noProof/>
                <w:webHidden/>
              </w:rPr>
              <w:fldChar w:fldCharType="separate"/>
            </w:r>
            <w:r w:rsidR="00F05749">
              <w:rPr>
                <w:noProof/>
                <w:webHidden/>
              </w:rPr>
              <w:t>36</w:t>
            </w:r>
            <w:r w:rsidR="00F05749">
              <w:rPr>
                <w:noProof/>
                <w:webHidden/>
              </w:rPr>
              <w:fldChar w:fldCharType="end"/>
            </w:r>
          </w:hyperlink>
        </w:p>
        <w:p w:rsidR="00F05749" w:rsidRDefault="00564C62">
          <w:pPr>
            <w:pStyle w:val="TOC1"/>
            <w:tabs>
              <w:tab w:val="left" w:pos="440"/>
              <w:tab w:val="right" w:leader="dot" w:pos="9062"/>
            </w:tabs>
            <w:rPr>
              <w:rFonts w:eastAsiaTheme="minorEastAsia"/>
              <w:noProof/>
              <w:lang w:eastAsia="en-GB"/>
            </w:rPr>
          </w:pPr>
          <w:hyperlink w:anchor="_Toc426142946" w:history="1">
            <w:r w:rsidR="00F05749" w:rsidRPr="00C165B4">
              <w:rPr>
                <w:rStyle w:val="Hyperlink"/>
                <w:noProof/>
              </w:rPr>
              <w:t>4</w:t>
            </w:r>
            <w:r w:rsidR="00F05749">
              <w:rPr>
                <w:rFonts w:eastAsiaTheme="minorEastAsia"/>
                <w:noProof/>
                <w:lang w:eastAsia="en-GB"/>
              </w:rPr>
              <w:tab/>
            </w:r>
            <w:r w:rsidR="00F05749" w:rsidRPr="00C165B4">
              <w:rPr>
                <w:rStyle w:val="Hyperlink"/>
                <w:noProof/>
              </w:rPr>
              <w:t>Analysis or Evaluation</w:t>
            </w:r>
            <w:r w:rsidR="00F05749">
              <w:rPr>
                <w:noProof/>
                <w:webHidden/>
              </w:rPr>
              <w:tab/>
            </w:r>
            <w:r w:rsidR="00F05749">
              <w:rPr>
                <w:noProof/>
                <w:webHidden/>
              </w:rPr>
              <w:fldChar w:fldCharType="begin"/>
            </w:r>
            <w:r w:rsidR="00F05749">
              <w:rPr>
                <w:noProof/>
                <w:webHidden/>
              </w:rPr>
              <w:instrText xml:space="preserve"> PAGEREF _Toc426142946 \h </w:instrText>
            </w:r>
            <w:r w:rsidR="00F05749">
              <w:rPr>
                <w:noProof/>
                <w:webHidden/>
              </w:rPr>
            </w:r>
            <w:r w:rsidR="00F05749">
              <w:rPr>
                <w:noProof/>
                <w:webHidden/>
              </w:rPr>
              <w:fldChar w:fldCharType="separate"/>
            </w:r>
            <w:r w:rsidR="00F05749">
              <w:rPr>
                <w:noProof/>
                <w:webHidden/>
              </w:rPr>
              <w:t>37</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47" w:history="1">
            <w:r w:rsidR="00F05749" w:rsidRPr="00C165B4">
              <w:rPr>
                <w:rStyle w:val="Hyperlink"/>
                <w:noProof/>
              </w:rPr>
              <w:t>4.1</w:t>
            </w:r>
            <w:r w:rsidR="00F05749">
              <w:rPr>
                <w:rFonts w:eastAsiaTheme="minorEastAsia"/>
                <w:noProof/>
                <w:lang w:eastAsia="en-GB"/>
              </w:rPr>
              <w:tab/>
            </w:r>
            <w:r w:rsidR="00F05749" w:rsidRPr="00C165B4">
              <w:rPr>
                <w:rStyle w:val="Hyperlink"/>
                <w:noProof/>
              </w:rPr>
              <w:t>Evaluation of the tools used</w:t>
            </w:r>
            <w:r w:rsidR="00F05749">
              <w:rPr>
                <w:noProof/>
                <w:webHidden/>
              </w:rPr>
              <w:tab/>
            </w:r>
            <w:r w:rsidR="00F05749">
              <w:rPr>
                <w:noProof/>
                <w:webHidden/>
              </w:rPr>
              <w:fldChar w:fldCharType="begin"/>
            </w:r>
            <w:r w:rsidR="00F05749">
              <w:rPr>
                <w:noProof/>
                <w:webHidden/>
              </w:rPr>
              <w:instrText xml:space="preserve"> PAGEREF _Toc426142947 \h </w:instrText>
            </w:r>
            <w:r w:rsidR="00F05749">
              <w:rPr>
                <w:noProof/>
                <w:webHidden/>
              </w:rPr>
            </w:r>
            <w:r w:rsidR="00F05749">
              <w:rPr>
                <w:noProof/>
                <w:webHidden/>
              </w:rPr>
              <w:fldChar w:fldCharType="separate"/>
            </w:r>
            <w:r w:rsidR="00F05749">
              <w:rPr>
                <w:noProof/>
                <w:webHidden/>
              </w:rPr>
              <w:t>37</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48" w:history="1">
            <w:r w:rsidR="00F05749" w:rsidRPr="00C165B4">
              <w:rPr>
                <w:rStyle w:val="Hyperlink"/>
                <w:noProof/>
              </w:rPr>
              <w:t>4.2</w:t>
            </w:r>
            <w:r w:rsidR="00F05749">
              <w:rPr>
                <w:rFonts w:eastAsiaTheme="minorEastAsia"/>
                <w:noProof/>
                <w:lang w:eastAsia="en-GB"/>
              </w:rPr>
              <w:tab/>
            </w:r>
            <w:r w:rsidR="00F05749" w:rsidRPr="00C165B4">
              <w:rPr>
                <w:rStyle w:val="Hyperlink"/>
                <w:noProof/>
              </w:rPr>
              <w:t>Evaluation of work undertaken</w:t>
            </w:r>
            <w:r w:rsidR="00F05749">
              <w:rPr>
                <w:noProof/>
                <w:webHidden/>
              </w:rPr>
              <w:tab/>
            </w:r>
            <w:r w:rsidR="00F05749">
              <w:rPr>
                <w:noProof/>
                <w:webHidden/>
              </w:rPr>
              <w:fldChar w:fldCharType="begin"/>
            </w:r>
            <w:r w:rsidR="00F05749">
              <w:rPr>
                <w:noProof/>
                <w:webHidden/>
              </w:rPr>
              <w:instrText xml:space="preserve"> PAGEREF _Toc426142948 \h </w:instrText>
            </w:r>
            <w:r w:rsidR="00F05749">
              <w:rPr>
                <w:noProof/>
                <w:webHidden/>
              </w:rPr>
            </w:r>
            <w:r w:rsidR="00F05749">
              <w:rPr>
                <w:noProof/>
                <w:webHidden/>
              </w:rPr>
              <w:fldChar w:fldCharType="separate"/>
            </w:r>
            <w:r w:rsidR="00F05749">
              <w:rPr>
                <w:noProof/>
                <w:webHidden/>
              </w:rPr>
              <w:t>37</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49" w:history="1">
            <w:r w:rsidR="00F05749" w:rsidRPr="00C165B4">
              <w:rPr>
                <w:rStyle w:val="Hyperlink"/>
                <w:noProof/>
              </w:rPr>
              <w:t>4.2.1</w:t>
            </w:r>
            <w:r w:rsidR="00F05749">
              <w:rPr>
                <w:rFonts w:eastAsiaTheme="minorEastAsia"/>
                <w:noProof/>
                <w:lang w:eastAsia="en-GB"/>
              </w:rPr>
              <w:tab/>
            </w:r>
            <w:r w:rsidR="00F05749" w:rsidRPr="00C165B4">
              <w:rPr>
                <w:rStyle w:val="Hyperlink"/>
                <w:noProof/>
              </w:rPr>
              <w:t>Report 1</w:t>
            </w:r>
            <w:r w:rsidR="00F05749">
              <w:rPr>
                <w:noProof/>
                <w:webHidden/>
              </w:rPr>
              <w:tab/>
            </w:r>
            <w:r w:rsidR="00F05749">
              <w:rPr>
                <w:noProof/>
                <w:webHidden/>
              </w:rPr>
              <w:fldChar w:fldCharType="begin"/>
            </w:r>
            <w:r w:rsidR="00F05749">
              <w:rPr>
                <w:noProof/>
                <w:webHidden/>
              </w:rPr>
              <w:instrText xml:space="preserve"> PAGEREF _Toc426142949 \h </w:instrText>
            </w:r>
            <w:r w:rsidR="00F05749">
              <w:rPr>
                <w:noProof/>
                <w:webHidden/>
              </w:rPr>
            </w:r>
            <w:r w:rsidR="00F05749">
              <w:rPr>
                <w:noProof/>
                <w:webHidden/>
              </w:rPr>
              <w:fldChar w:fldCharType="separate"/>
            </w:r>
            <w:r w:rsidR="00F05749">
              <w:rPr>
                <w:noProof/>
                <w:webHidden/>
              </w:rPr>
              <w:t>37</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50" w:history="1">
            <w:r w:rsidR="00F05749" w:rsidRPr="00C165B4">
              <w:rPr>
                <w:rStyle w:val="Hyperlink"/>
                <w:noProof/>
              </w:rPr>
              <w:t>4.2.2</w:t>
            </w:r>
            <w:r w:rsidR="00F05749">
              <w:rPr>
                <w:rFonts w:eastAsiaTheme="minorEastAsia"/>
                <w:noProof/>
                <w:lang w:eastAsia="en-GB"/>
              </w:rPr>
              <w:tab/>
            </w:r>
            <w:r w:rsidR="00F05749" w:rsidRPr="00C165B4">
              <w:rPr>
                <w:rStyle w:val="Hyperlink"/>
                <w:noProof/>
              </w:rPr>
              <w:t>Report 2</w:t>
            </w:r>
            <w:r w:rsidR="00F05749">
              <w:rPr>
                <w:noProof/>
                <w:webHidden/>
              </w:rPr>
              <w:tab/>
            </w:r>
            <w:r w:rsidR="00F05749">
              <w:rPr>
                <w:noProof/>
                <w:webHidden/>
              </w:rPr>
              <w:fldChar w:fldCharType="begin"/>
            </w:r>
            <w:r w:rsidR="00F05749">
              <w:rPr>
                <w:noProof/>
                <w:webHidden/>
              </w:rPr>
              <w:instrText xml:space="preserve"> PAGEREF _Toc426142950 \h </w:instrText>
            </w:r>
            <w:r w:rsidR="00F05749">
              <w:rPr>
                <w:noProof/>
                <w:webHidden/>
              </w:rPr>
            </w:r>
            <w:r w:rsidR="00F05749">
              <w:rPr>
                <w:noProof/>
                <w:webHidden/>
              </w:rPr>
              <w:fldChar w:fldCharType="separate"/>
            </w:r>
            <w:r w:rsidR="00F05749">
              <w:rPr>
                <w:noProof/>
                <w:webHidden/>
              </w:rPr>
              <w:t>37</w:t>
            </w:r>
            <w:r w:rsidR="00F05749">
              <w:rPr>
                <w:noProof/>
                <w:webHidden/>
              </w:rPr>
              <w:fldChar w:fldCharType="end"/>
            </w:r>
          </w:hyperlink>
        </w:p>
        <w:p w:rsidR="00F05749" w:rsidRDefault="00564C62">
          <w:pPr>
            <w:pStyle w:val="TOC3"/>
            <w:tabs>
              <w:tab w:val="left" w:pos="1320"/>
              <w:tab w:val="right" w:leader="dot" w:pos="9062"/>
            </w:tabs>
            <w:rPr>
              <w:rFonts w:eastAsiaTheme="minorEastAsia"/>
              <w:noProof/>
              <w:lang w:eastAsia="en-GB"/>
            </w:rPr>
          </w:pPr>
          <w:hyperlink w:anchor="_Toc426142951" w:history="1">
            <w:r w:rsidR="00F05749" w:rsidRPr="00C165B4">
              <w:rPr>
                <w:rStyle w:val="Hyperlink"/>
                <w:noProof/>
              </w:rPr>
              <w:t>4.2.3</w:t>
            </w:r>
            <w:r w:rsidR="00F05749">
              <w:rPr>
                <w:rFonts w:eastAsiaTheme="minorEastAsia"/>
                <w:noProof/>
                <w:lang w:eastAsia="en-GB"/>
              </w:rPr>
              <w:tab/>
            </w:r>
            <w:r w:rsidR="00F05749" w:rsidRPr="00C165B4">
              <w:rPr>
                <w:rStyle w:val="Hyperlink"/>
                <w:noProof/>
              </w:rPr>
              <w:t>Report 3</w:t>
            </w:r>
            <w:r w:rsidR="00F05749">
              <w:rPr>
                <w:noProof/>
                <w:webHidden/>
              </w:rPr>
              <w:tab/>
            </w:r>
            <w:r w:rsidR="00F05749">
              <w:rPr>
                <w:noProof/>
                <w:webHidden/>
              </w:rPr>
              <w:fldChar w:fldCharType="begin"/>
            </w:r>
            <w:r w:rsidR="00F05749">
              <w:rPr>
                <w:noProof/>
                <w:webHidden/>
              </w:rPr>
              <w:instrText xml:space="preserve"> PAGEREF _Toc426142951 \h </w:instrText>
            </w:r>
            <w:r w:rsidR="00F05749">
              <w:rPr>
                <w:noProof/>
                <w:webHidden/>
              </w:rPr>
            </w:r>
            <w:r w:rsidR="00F05749">
              <w:rPr>
                <w:noProof/>
                <w:webHidden/>
              </w:rPr>
              <w:fldChar w:fldCharType="separate"/>
            </w:r>
            <w:r w:rsidR="00F05749">
              <w:rPr>
                <w:noProof/>
                <w:webHidden/>
              </w:rPr>
              <w:t>38</w:t>
            </w:r>
            <w:r w:rsidR="00F05749">
              <w:rPr>
                <w:noProof/>
                <w:webHidden/>
              </w:rPr>
              <w:fldChar w:fldCharType="end"/>
            </w:r>
          </w:hyperlink>
        </w:p>
        <w:p w:rsidR="00F05749" w:rsidRDefault="00564C62">
          <w:pPr>
            <w:pStyle w:val="TOC2"/>
            <w:tabs>
              <w:tab w:val="left" w:pos="880"/>
              <w:tab w:val="right" w:leader="dot" w:pos="9062"/>
            </w:tabs>
            <w:rPr>
              <w:rFonts w:eastAsiaTheme="minorEastAsia"/>
              <w:noProof/>
              <w:lang w:eastAsia="en-GB"/>
            </w:rPr>
          </w:pPr>
          <w:hyperlink w:anchor="_Toc426142952" w:history="1">
            <w:r w:rsidR="00F05749" w:rsidRPr="00C165B4">
              <w:rPr>
                <w:rStyle w:val="Hyperlink"/>
                <w:noProof/>
              </w:rPr>
              <w:t>4.3</w:t>
            </w:r>
            <w:r w:rsidR="00F05749">
              <w:rPr>
                <w:rFonts w:eastAsiaTheme="minorEastAsia"/>
                <w:noProof/>
                <w:lang w:eastAsia="en-GB"/>
              </w:rPr>
              <w:tab/>
            </w:r>
            <w:r w:rsidR="00F05749" w:rsidRPr="00C165B4">
              <w:rPr>
                <w:rStyle w:val="Hyperlink"/>
                <w:noProof/>
              </w:rPr>
              <w:t>Evaluation of methodology used</w:t>
            </w:r>
            <w:r w:rsidR="00F05749">
              <w:rPr>
                <w:noProof/>
                <w:webHidden/>
              </w:rPr>
              <w:tab/>
            </w:r>
            <w:r w:rsidR="00F05749">
              <w:rPr>
                <w:noProof/>
                <w:webHidden/>
              </w:rPr>
              <w:fldChar w:fldCharType="begin"/>
            </w:r>
            <w:r w:rsidR="00F05749">
              <w:rPr>
                <w:noProof/>
                <w:webHidden/>
              </w:rPr>
              <w:instrText xml:space="preserve"> PAGEREF _Toc426142952 \h </w:instrText>
            </w:r>
            <w:r w:rsidR="00F05749">
              <w:rPr>
                <w:noProof/>
                <w:webHidden/>
              </w:rPr>
            </w:r>
            <w:r w:rsidR="00F05749">
              <w:rPr>
                <w:noProof/>
                <w:webHidden/>
              </w:rPr>
              <w:fldChar w:fldCharType="separate"/>
            </w:r>
            <w:r w:rsidR="00F05749">
              <w:rPr>
                <w:noProof/>
                <w:webHidden/>
              </w:rPr>
              <w:t>38</w:t>
            </w:r>
            <w:r w:rsidR="00F05749">
              <w:rPr>
                <w:noProof/>
                <w:webHidden/>
              </w:rPr>
              <w:fldChar w:fldCharType="end"/>
            </w:r>
          </w:hyperlink>
        </w:p>
        <w:p w:rsidR="00F05749" w:rsidRDefault="00564C62">
          <w:pPr>
            <w:pStyle w:val="TOC1"/>
            <w:tabs>
              <w:tab w:val="left" w:pos="440"/>
              <w:tab w:val="right" w:leader="dot" w:pos="9062"/>
            </w:tabs>
            <w:rPr>
              <w:rFonts w:eastAsiaTheme="minorEastAsia"/>
              <w:noProof/>
              <w:lang w:eastAsia="en-GB"/>
            </w:rPr>
          </w:pPr>
          <w:hyperlink w:anchor="_Toc426142953" w:history="1">
            <w:r w:rsidR="00F05749" w:rsidRPr="00C165B4">
              <w:rPr>
                <w:rStyle w:val="Hyperlink"/>
                <w:noProof/>
              </w:rPr>
              <w:t>5</w:t>
            </w:r>
            <w:r w:rsidR="00F05749">
              <w:rPr>
                <w:rFonts w:eastAsiaTheme="minorEastAsia"/>
                <w:noProof/>
                <w:lang w:eastAsia="en-GB"/>
              </w:rPr>
              <w:tab/>
            </w:r>
            <w:r w:rsidR="00F05749" w:rsidRPr="00C165B4">
              <w:rPr>
                <w:rStyle w:val="Hyperlink"/>
                <w:noProof/>
              </w:rPr>
              <w:t>Conclusion</w:t>
            </w:r>
            <w:r w:rsidR="00F05749">
              <w:rPr>
                <w:noProof/>
                <w:webHidden/>
              </w:rPr>
              <w:tab/>
            </w:r>
            <w:r w:rsidR="00F05749">
              <w:rPr>
                <w:noProof/>
                <w:webHidden/>
              </w:rPr>
              <w:fldChar w:fldCharType="begin"/>
            </w:r>
            <w:r w:rsidR="00F05749">
              <w:rPr>
                <w:noProof/>
                <w:webHidden/>
              </w:rPr>
              <w:instrText xml:space="preserve"> PAGEREF _Toc426142953 \h </w:instrText>
            </w:r>
            <w:r w:rsidR="00F05749">
              <w:rPr>
                <w:noProof/>
                <w:webHidden/>
              </w:rPr>
            </w:r>
            <w:r w:rsidR="00F05749">
              <w:rPr>
                <w:noProof/>
                <w:webHidden/>
              </w:rPr>
              <w:fldChar w:fldCharType="separate"/>
            </w:r>
            <w:r w:rsidR="00F05749">
              <w:rPr>
                <w:noProof/>
                <w:webHidden/>
              </w:rPr>
              <w:t>39</w:t>
            </w:r>
            <w:r w:rsidR="00F05749">
              <w:rPr>
                <w:noProof/>
                <w:webHidden/>
              </w:rPr>
              <w:fldChar w:fldCharType="end"/>
            </w:r>
          </w:hyperlink>
        </w:p>
        <w:p w:rsidR="00F05749" w:rsidRDefault="00564C62">
          <w:pPr>
            <w:pStyle w:val="TOC1"/>
            <w:tabs>
              <w:tab w:val="left" w:pos="440"/>
              <w:tab w:val="right" w:leader="dot" w:pos="9062"/>
            </w:tabs>
            <w:rPr>
              <w:rFonts w:eastAsiaTheme="minorEastAsia"/>
              <w:noProof/>
              <w:lang w:eastAsia="en-GB"/>
            </w:rPr>
          </w:pPr>
          <w:hyperlink w:anchor="_Toc426142954" w:history="1">
            <w:r w:rsidR="00F05749" w:rsidRPr="00C165B4">
              <w:rPr>
                <w:rStyle w:val="Hyperlink"/>
                <w:noProof/>
              </w:rPr>
              <w:t>6</w:t>
            </w:r>
            <w:r w:rsidR="00F05749">
              <w:rPr>
                <w:rFonts w:eastAsiaTheme="minorEastAsia"/>
                <w:noProof/>
                <w:lang w:eastAsia="en-GB"/>
              </w:rPr>
              <w:tab/>
            </w:r>
            <w:r w:rsidR="00F05749" w:rsidRPr="00C165B4">
              <w:rPr>
                <w:rStyle w:val="Hyperlink"/>
                <w:noProof/>
              </w:rPr>
              <w:t>Appendix A</w:t>
            </w:r>
            <w:r w:rsidR="00F05749">
              <w:rPr>
                <w:noProof/>
                <w:webHidden/>
              </w:rPr>
              <w:tab/>
            </w:r>
            <w:r w:rsidR="00F05749">
              <w:rPr>
                <w:noProof/>
                <w:webHidden/>
              </w:rPr>
              <w:fldChar w:fldCharType="begin"/>
            </w:r>
            <w:r w:rsidR="00F05749">
              <w:rPr>
                <w:noProof/>
                <w:webHidden/>
              </w:rPr>
              <w:instrText xml:space="preserve"> PAGEREF _Toc426142954 \h </w:instrText>
            </w:r>
            <w:r w:rsidR="00F05749">
              <w:rPr>
                <w:noProof/>
                <w:webHidden/>
              </w:rPr>
            </w:r>
            <w:r w:rsidR="00F05749">
              <w:rPr>
                <w:noProof/>
                <w:webHidden/>
              </w:rPr>
              <w:fldChar w:fldCharType="separate"/>
            </w:r>
            <w:r w:rsidR="00F05749">
              <w:rPr>
                <w:noProof/>
                <w:webHidden/>
              </w:rPr>
              <w:t>40</w:t>
            </w:r>
            <w:r w:rsidR="00F05749">
              <w:rPr>
                <w:noProof/>
                <w:webHidden/>
              </w:rPr>
              <w:fldChar w:fldCharType="end"/>
            </w:r>
          </w:hyperlink>
        </w:p>
        <w:p w:rsidR="00F05749" w:rsidRDefault="00564C62">
          <w:pPr>
            <w:pStyle w:val="TOC1"/>
            <w:tabs>
              <w:tab w:val="left" w:pos="440"/>
              <w:tab w:val="right" w:leader="dot" w:pos="9062"/>
            </w:tabs>
            <w:rPr>
              <w:rFonts w:eastAsiaTheme="minorEastAsia"/>
              <w:noProof/>
              <w:lang w:eastAsia="en-GB"/>
            </w:rPr>
          </w:pPr>
          <w:hyperlink w:anchor="_Toc426142955" w:history="1">
            <w:r w:rsidR="00F05749" w:rsidRPr="00C165B4">
              <w:rPr>
                <w:rStyle w:val="Hyperlink"/>
                <w:noProof/>
              </w:rPr>
              <w:t>7</w:t>
            </w:r>
            <w:r w:rsidR="00F05749">
              <w:rPr>
                <w:rFonts w:eastAsiaTheme="minorEastAsia"/>
                <w:noProof/>
                <w:lang w:eastAsia="en-GB"/>
              </w:rPr>
              <w:tab/>
            </w:r>
            <w:r w:rsidR="00F05749" w:rsidRPr="00C165B4">
              <w:rPr>
                <w:rStyle w:val="Hyperlink"/>
                <w:noProof/>
              </w:rPr>
              <w:t>Bibliography</w:t>
            </w:r>
            <w:r w:rsidR="00F05749">
              <w:rPr>
                <w:noProof/>
                <w:webHidden/>
              </w:rPr>
              <w:tab/>
            </w:r>
            <w:r w:rsidR="00F05749">
              <w:rPr>
                <w:noProof/>
                <w:webHidden/>
              </w:rPr>
              <w:fldChar w:fldCharType="begin"/>
            </w:r>
            <w:r w:rsidR="00F05749">
              <w:rPr>
                <w:noProof/>
                <w:webHidden/>
              </w:rPr>
              <w:instrText xml:space="preserve"> PAGEREF _Toc426142955 \h </w:instrText>
            </w:r>
            <w:r w:rsidR="00F05749">
              <w:rPr>
                <w:noProof/>
                <w:webHidden/>
              </w:rPr>
            </w:r>
            <w:r w:rsidR="00F05749">
              <w:rPr>
                <w:noProof/>
                <w:webHidden/>
              </w:rPr>
              <w:fldChar w:fldCharType="separate"/>
            </w:r>
            <w:r w:rsidR="00F05749">
              <w:rPr>
                <w:noProof/>
                <w:webHidden/>
              </w:rPr>
              <w:t>43</w:t>
            </w:r>
            <w:r w:rsidR="00F05749">
              <w:rPr>
                <w:noProof/>
                <w:webHidden/>
              </w:rPr>
              <w:fldChar w:fldCharType="end"/>
            </w:r>
          </w:hyperlink>
        </w:p>
        <w:p w:rsidR="00E84F90" w:rsidRDefault="00E84F90">
          <w:r>
            <w:rPr>
              <w:b/>
              <w:bCs/>
              <w:noProof/>
            </w:rPr>
            <w:fldChar w:fldCharType="end"/>
          </w:r>
        </w:p>
      </w:sdtContent>
    </w:sdt>
    <w:p w:rsidR="00E84F90" w:rsidRDefault="00E84F90" w:rsidP="00C27DA7"/>
    <w:p w:rsidR="00BF5071" w:rsidRDefault="00BF5071">
      <w:r>
        <w:br w:type="page"/>
      </w:r>
    </w:p>
    <w:p w:rsidR="004E38B1" w:rsidRDefault="004E38B1" w:rsidP="00DF4090">
      <w:pPr>
        <w:pStyle w:val="Heading1"/>
      </w:pPr>
      <w:bookmarkStart w:id="0" w:name="_Toc426142915"/>
      <w:r>
        <w:lastRenderedPageBreak/>
        <w:t>Introduction</w:t>
      </w:r>
      <w:bookmarkEnd w:id="0"/>
    </w:p>
    <w:p w:rsidR="00667C9F" w:rsidRDefault="00667C9F" w:rsidP="00667C9F">
      <w:proofErr w:type="gramStart"/>
      <w:r w:rsidRPr="00667C9F">
        <w:t>an</w:t>
      </w:r>
      <w:proofErr w:type="gramEnd"/>
      <w:r w:rsidRPr="00667C9F">
        <w:t xml:space="preserve"> introduction to the document, clearing stating the hypothesis or objective of the project, motivation for the work and the results achieved. The structure of the remainder of the document should also be outlined.</w:t>
      </w:r>
    </w:p>
    <w:p w:rsidR="00D43E40" w:rsidRDefault="00D43E40" w:rsidP="00D43E40">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D43E40" w:rsidRDefault="00D43E40" w:rsidP="00D43E40">
      <w:r>
        <w:t>As one of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face conversation. So-called "channel shift" is the policy of encouraging residents to use web forms in preference to other communication channels. In order to promote channel-shift, the Council is exploring a number of ideas, which are being developed across two distinct units, namely digital services and business intelligence. The Council has been recently building capacity to collect data and use sophisticated tools for managing and integrating it. My MSc project is hoping to contribute to internal resources for extracting business insights from analysing this data.</w:t>
      </w:r>
    </w:p>
    <w:p w:rsidR="00D43E40" w:rsidRDefault="00D43E40" w:rsidP="00D43E40">
      <w:r>
        <w:t>At this stage of the project, I have managed to carry out a few proof-of-concept analyses. One of these focused on a specific set of interactions, namely reports by residents of missed bin collections. One interesting question is whether there are patterns in what kind of people reports such problems and whereabouts in the city they are located. The Council uses the notion of 'user persona' to group residents into a number of categories, based on a combination of indicators including demographics, lifestyles, preferences and behaviour, drawing on data such as the Census, the Electoral Roll, house sale prices, and the ONS annual Expenditure and Family Survey. By combining CRM data with these personas, I was able to make clear who are primary users of the 'missed bin collection' reporting service, relative to each channel.</w:t>
      </w:r>
    </w:p>
    <w:p w:rsidR="00D43E40" w:rsidRDefault="00D43E40" w:rsidP="00D43E40">
      <w:r>
        <w:t>I am currently investigating a couple of further issues. One of those include cases where users tried using a web form, but for some reason switched to face-to-face or phone channel instead.</w:t>
      </w:r>
    </w:p>
    <w:p w:rsidR="00D43E40" w:rsidRDefault="00D43E40" w:rsidP="00D43E40">
      <w:r>
        <w:t>More broadly, I hope that my research will help the Council to ensure that transactions initiated via digital channels are dealt with effectively, as well as contributing to creating “success stories” and know-how within the Council for implementing transactions for services which do not yet support digital channels.</w:t>
      </w:r>
    </w:p>
    <w:p w:rsidR="00D43E40" w:rsidRDefault="00D43E40" w:rsidP="00667C9F"/>
    <w:p w:rsidR="00D43E40" w:rsidRPr="00667C9F" w:rsidRDefault="00D43E40" w:rsidP="00667C9F"/>
    <w:p w:rsidR="00E84F90" w:rsidRDefault="00E84F90" w:rsidP="00E84F90">
      <w:pPr>
        <w:pStyle w:val="Heading2"/>
      </w:pPr>
      <w:bookmarkStart w:id="1" w:name="_Toc426142916"/>
      <w:r>
        <w:lastRenderedPageBreak/>
        <w:t>Context</w:t>
      </w:r>
      <w:bookmarkEnd w:id="1"/>
    </w:p>
    <w:p w:rsidR="004D049A" w:rsidRPr="001E7E4F" w:rsidRDefault="005058C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ontext objective</w:t>
      </w:r>
      <w:r w:rsidR="004D049A" w:rsidRPr="001E7E4F">
        <w:rPr>
          <w:rFonts w:eastAsia="Times New Roman" w:cs="Times New Roman"/>
          <w:color w:val="000000"/>
          <w:sz w:val="24"/>
          <w:szCs w:val="24"/>
          <w:lang w:eastAsia="en-GB"/>
        </w:rPr>
        <w:t xml:space="preserve">: </w:t>
      </w:r>
      <w:r w:rsidR="00120282">
        <w:rPr>
          <w:rFonts w:eastAsia="Times New Roman" w:cs="Times New Roman"/>
          <w:color w:val="000000"/>
          <w:sz w:val="24"/>
          <w:szCs w:val="24"/>
          <w:lang w:eastAsia="en-GB"/>
        </w:rPr>
        <w:t xml:space="preserve">the Council has </w:t>
      </w:r>
      <w:r w:rsidR="003A7EE3">
        <w:rPr>
          <w:rFonts w:eastAsia="Times New Roman" w:cs="Times New Roman"/>
          <w:color w:val="000000"/>
          <w:sz w:val="24"/>
          <w:szCs w:val="24"/>
          <w:lang w:eastAsia="en-GB"/>
        </w:rPr>
        <w:t>been recently collecting data in a CRM system</w:t>
      </w:r>
      <w:r w:rsidR="00120282">
        <w:rPr>
          <w:rFonts w:eastAsia="Times New Roman" w:cs="Times New Roman"/>
          <w:color w:val="000000"/>
          <w:sz w:val="24"/>
          <w:szCs w:val="24"/>
          <w:lang w:eastAsia="en-GB"/>
        </w:rPr>
        <w:t xml:space="preserve">, but </w:t>
      </w:r>
      <w:r w:rsidR="003A7EE3">
        <w:rPr>
          <w:rFonts w:eastAsia="Times New Roman" w:cs="Times New Roman"/>
          <w:color w:val="000000"/>
          <w:sz w:val="24"/>
          <w:szCs w:val="24"/>
          <w:lang w:eastAsia="en-GB"/>
        </w:rPr>
        <w:t>at this stage it is not being analysed or used internally. The purpose is to create know-how within the Council, success stories to guide the use of CRM.</w:t>
      </w:r>
    </w:p>
    <w:p w:rsidR="003A7EE3" w:rsidRDefault="003A7EE3"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e Mosaic personas in the proces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e BI tools and </w:t>
      </w:r>
      <w:r w:rsidR="00361A51">
        <w:rPr>
          <w:rFonts w:eastAsia="Times New Roman" w:cs="Times New Roman"/>
          <w:color w:val="000000"/>
          <w:sz w:val="24"/>
          <w:szCs w:val="24"/>
          <w:lang w:eastAsia="en-GB"/>
        </w:rPr>
        <w:t>design practices in the process</w:t>
      </w:r>
    </w:p>
    <w:p w:rsidR="004D049A" w:rsidRPr="001E7E4F" w:rsidRDefault="00361A5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Work with CRM data</w:t>
      </w:r>
      <w:r w:rsidR="00BF5071">
        <w:rPr>
          <w:rFonts w:eastAsia="Times New Roman" w:cs="Times New Roman"/>
          <w:color w:val="000000"/>
          <w:sz w:val="24"/>
          <w:szCs w:val="24"/>
          <w:lang w:eastAsia="en-GB"/>
        </w:rPr>
        <w:t xml:space="preserve"> and IBM </w:t>
      </w:r>
      <w:proofErr w:type="spellStart"/>
      <w:r w:rsidR="00BF5071">
        <w:rPr>
          <w:rFonts w:eastAsia="Times New Roman" w:cs="Times New Roman"/>
          <w:color w:val="000000"/>
          <w:sz w:val="24"/>
          <w:szCs w:val="24"/>
          <w:lang w:eastAsia="en-GB"/>
        </w:rPr>
        <w:t>Cognos</w:t>
      </w:r>
      <w:proofErr w:type="spellEnd"/>
    </w:p>
    <w:p w:rsidR="00E84F90" w:rsidRDefault="00E84F90" w:rsidP="00E84F90">
      <w:pPr>
        <w:pStyle w:val="Heading2"/>
      </w:pPr>
      <w:bookmarkStart w:id="2" w:name="_Toc426142917"/>
      <w:r>
        <w:t>Objective of the project</w:t>
      </w:r>
      <w:bookmarkEnd w:id="2"/>
    </w:p>
    <w:p w:rsidR="00120282" w:rsidRDefault="003A7EE3"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Using data analysis try to answer questions, generate recommendations for implementation of web-forms, new transactions, improvement of existing web-forms</w:t>
      </w:r>
    </w:p>
    <w:p w:rsidR="00E84F90" w:rsidRDefault="00E84F90" w:rsidP="00E84F90">
      <w:pPr>
        <w:pStyle w:val="Heading2"/>
      </w:pPr>
      <w:bookmarkStart w:id="3" w:name="_Toc426142918"/>
      <w:r>
        <w:t>Thesis structure</w:t>
      </w:r>
      <w:bookmarkEnd w:id="3"/>
    </w:p>
    <w:p w:rsidR="00361A51" w:rsidRDefault="00361A51" w:rsidP="00361A51"/>
    <w:p w:rsidR="005058C1" w:rsidRDefault="005058C1">
      <w:r>
        <w:br w:type="page"/>
      </w:r>
    </w:p>
    <w:p w:rsidR="004E38B1" w:rsidRDefault="004E38B1" w:rsidP="004E38B1">
      <w:pPr>
        <w:pStyle w:val="Heading1"/>
      </w:pPr>
      <w:bookmarkStart w:id="4" w:name="_Toc426142919"/>
      <w:r>
        <w:lastRenderedPageBreak/>
        <w:t>Background</w:t>
      </w:r>
      <w:bookmarkEnd w:id="4"/>
    </w:p>
    <w:p w:rsidR="00667C9F" w:rsidRPr="00667C9F" w:rsidRDefault="00667C9F" w:rsidP="00667C9F">
      <w:proofErr w:type="gramStart"/>
      <w:r w:rsidRPr="00667C9F">
        <w:t>background</w:t>
      </w:r>
      <w:proofErr w:type="gramEnd"/>
      <w:r w:rsidRPr="00667C9F">
        <w:t xml:space="preserve"> to the project, previous work, exposition of relevant literature, setting of the work in the proper context. This should contain sufficient information to allow the reader to appreciate the contribution you have made.</w:t>
      </w:r>
    </w:p>
    <w:p w:rsidR="00DB6DB6" w:rsidRDefault="00DB6DB6" w:rsidP="00DB6DB6"/>
    <w:p w:rsidR="006B598D" w:rsidRDefault="006B598D" w:rsidP="00DB6DB6"/>
    <w:p w:rsidR="00701C80" w:rsidRDefault="00701C80" w:rsidP="00701C80">
      <w:pPr>
        <w:pStyle w:val="Heading2"/>
      </w:pPr>
      <w:bookmarkStart w:id="5" w:name="_Toc426142926"/>
      <w:r>
        <w:t>User Centred Design</w:t>
      </w:r>
      <w:bookmarkEnd w:id="5"/>
    </w:p>
    <w:p w:rsidR="00FC3E73" w:rsidRDefault="00FC3E73" w:rsidP="00FC3E73">
      <w:pPr>
        <w:pStyle w:val="Heading3"/>
      </w:pPr>
      <w:bookmarkStart w:id="6" w:name="_Toc426142927"/>
      <w:r>
        <w:t>Introduction to User Centred Design</w:t>
      </w:r>
      <w:bookmarkEnd w:id="6"/>
    </w:p>
    <w:p w:rsidR="001C5B0F" w:rsidRDefault="00701C80" w:rsidP="00701C80">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701C80">
      <w:r>
        <w:t xml:space="preserve">The term User Centred Design was coined and popularized by Donald Norman’s research group in the 1980s. Two influential books were published in that time which he co-authored: “User </w:t>
      </w:r>
      <w:proofErr w:type="spellStart"/>
      <w:r>
        <w:t>centered</w:t>
      </w:r>
      <w:proofErr w:type="spellEnd"/>
      <w:r>
        <w:t xml:space="preserve">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701C80">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EC1B26">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C12BB8">
        <w:t xml:space="preserve"> and v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proofErr w:type="gramStart"/>
      <w:r w:rsidRPr="00EC1B26">
        <w:rPr>
          <w:noProof/>
        </w:rPr>
        <w:t>(Ritter et al. 2014)</w:t>
      </w:r>
      <w:r>
        <w:fldChar w:fldCharType="end"/>
      </w:r>
      <w:r>
        <w:t>.</w:t>
      </w:r>
      <w:proofErr w:type="gramEnd"/>
      <w:r>
        <w:t xml:space="preserve"> It also emphasized the involvement of the user in the design process instead of being purely </w:t>
      </w:r>
      <w:r w:rsidR="00F05749">
        <w:t>a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701C80">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A23C61">
      <w:pPr>
        <w:pStyle w:val="Heading3"/>
      </w:pPr>
      <w:bookmarkStart w:id="7" w:name="_Toc426142928"/>
      <w:r>
        <w:lastRenderedPageBreak/>
        <w:t>Human Centred Design</w:t>
      </w:r>
      <w:bookmarkEnd w:id="7"/>
    </w:p>
    <w:p w:rsidR="00B40D3A" w:rsidRDefault="00507721" w:rsidP="00701C80">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B81E68">
      <w:pPr>
        <w:pStyle w:val="Heading3"/>
      </w:pPr>
      <w:bookmarkStart w:id="8" w:name="_Toc426142929"/>
      <w:r>
        <w:t>Design Driven Innovation</w:t>
      </w:r>
      <w:bookmarkEnd w:id="8"/>
    </w:p>
    <w:p w:rsidR="003E04C3" w:rsidRDefault="003E04C3" w:rsidP="003E04C3">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623411">
      <w:r>
        <w:t>In his book “</w:t>
      </w:r>
      <w:r w:rsidRPr="00623411">
        <w:t>Design driven innovation: changing the rules of competition by radically innovating what things mean</w:t>
      </w:r>
      <w:r>
        <w:t xml:space="preserve">” Roberto </w:t>
      </w:r>
      <w:proofErr w:type="spellStart"/>
      <w:r>
        <w:t>Verganti</w:t>
      </w:r>
      <w:proofErr w:type="spellEnd"/>
      <w:r>
        <w:t xml:space="preserve">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w:t>
      </w:r>
      <w:proofErr w:type="spellStart"/>
      <w:r w:rsidR="0051385E">
        <w:t>Verganti</w:t>
      </w:r>
      <w:proofErr w:type="spellEnd"/>
      <w:r w:rsidR="0051385E">
        <w:t xml:space="preserve"> argues that what is needed (together with the first two) is a third use for design which is a </w:t>
      </w:r>
      <w:r w:rsidR="000B1557">
        <w:t>radical innovation in meaning.</w:t>
      </w:r>
    </w:p>
    <w:p w:rsidR="00411924" w:rsidRDefault="0051385E" w:rsidP="00623411">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623411">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3E04C3">
      <w:pPr>
        <w:pStyle w:val="ListParagraph"/>
        <w:numPr>
          <w:ilvl w:val="0"/>
          <w:numId w:val="24"/>
        </w:numPr>
      </w:pPr>
      <w:proofErr w:type="spellStart"/>
      <w:r>
        <w:t>Artemide</w:t>
      </w:r>
      <w:proofErr w:type="spellEnd"/>
      <w:r>
        <w:t>,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3E04C3">
      <w:pPr>
        <w:pStyle w:val="ListParagraph"/>
        <w:numPr>
          <w:ilvl w:val="0"/>
          <w:numId w:val="24"/>
        </w:numPr>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3E04C3">
      <w:pPr>
        <w:pStyle w:val="ListParagraph"/>
        <w:numPr>
          <w:ilvl w:val="0"/>
          <w:numId w:val="24"/>
        </w:numPr>
      </w:pPr>
      <w:r>
        <w:t>Anthropomorphism in</w:t>
      </w:r>
      <w:r w:rsidR="003D123D">
        <w:t xml:space="preserve"> the</w:t>
      </w:r>
      <w:r>
        <w:t xml:space="preserve"> shape </w:t>
      </w:r>
      <w:r w:rsidR="003D123D">
        <w:t xml:space="preserve">of </w:t>
      </w:r>
      <w:r>
        <w:t>kitchen appliances</w:t>
      </w:r>
      <w:r w:rsidR="00FE4387">
        <w:t xml:space="preserve"> brought by </w:t>
      </w:r>
      <w:proofErr w:type="spellStart"/>
      <w:r w:rsidR="00FE4387">
        <w:t>Alessi</w:t>
      </w:r>
      <w:proofErr w:type="spellEnd"/>
      <w:r w:rsidR="00FE4387">
        <w:t>,</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3E04C3">
      <w:pPr>
        <w:pStyle w:val="ListParagraph"/>
        <w:numPr>
          <w:ilvl w:val="0"/>
          <w:numId w:val="24"/>
        </w:numPr>
      </w:pPr>
      <w:r>
        <w:lastRenderedPageBreak/>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623411">
      <w:r>
        <w:t>The author</w:t>
      </w:r>
      <w:r w:rsidR="00FE4387">
        <w:t xml:space="preserve"> </w:t>
      </w:r>
      <w:r>
        <w:t xml:space="preserve">also </w:t>
      </w:r>
      <w:r w:rsidR="00FE4387">
        <w:t xml:space="preserve">provides a structured </w:t>
      </w:r>
      <w:r>
        <w:t>framework for thinking about using design for innovation</w:t>
      </w:r>
      <w:r w:rsidR="00E47583">
        <w:t xml:space="preserve"> in meaning</w:t>
      </w:r>
      <w:r>
        <w:t xml:space="preserve"> and deploying it in an organisation. Design Driven Innovation extends beyond User Centred Design, but does not discredit it as irrelevant.</w:t>
      </w:r>
    </w:p>
    <w:p w:rsidR="00B153D4" w:rsidRDefault="00B153D4" w:rsidP="00B153D4">
      <w:pPr>
        <w:pStyle w:val="Heading2"/>
      </w:pPr>
      <w:bookmarkStart w:id="9" w:name="_Toc426142922"/>
      <w:bookmarkStart w:id="10" w:name="_Toc426142930"/>
      <w:r>
        <w:t>Data-driven design</w:t>
      </w:r>
      <w:bookmarkEnd w:id="9"/>
    </w:p>
    <w:p w:rsidR="00B153D4" w:rsidRDefault="00B153D4" w:rsidP="00B153D4"/>
    <w:p w:rsidR="00B153D4" w:rsidRDefault="00B153D4" w:rsidP="00B153D4">
      <w:pPr>
        <w:pStyle w:val="ListParagraph"/>
        <w:numPr>
          <w:ilvl w:val="0"/>
          <w:numId w:val="13"/>
        </w:numPr>
      </w:pPr>
      <w:r>
        <w:t>What would a cup say if it could speak?</w:t>
      </w:r>
    </w:p>
    <w:p w:rsidR="00B153D4" w:rsidRDefault="00B153D4" w:rsidP="00B153D4">
      <w:pPr>
        <w:pStyle w:val="ListParagraph"/>
        <w:numPr>
          <w:ilvl w:val="0"/>
          <w:numId w:val="13"/>
        </w:numPr>
      </w:pPr>
      <w:r>
        <w:t>Amazon poster generated automatically to be personalised</w:t>
      </w:r>
    </w:p>
    <w:p w:rsidR="00B153D4" w:rsidRDefault="00B153D4" w:rsidP="00B153D4">
      <w:pPr>
        <w:pStyle w:val="ListParagraph"/>
        <w:numPr>
          <w:ilvl w:val="0"/>
          <w:numId w:val="13"/>
        </w:numPr>
      </w:pPr>
      <w:r>
        <w:t>Web analytics</w:t>
      </w:r>
    </w:p>
    <w:p w:rsidR="00B153D4" w:rsidRDefault="00B153D4" w:rsidP="00B153D4"/>
    <w:p w:rsidR="00B153D4" w:rsidRPr="00A77F86" w:rsidRDefault="00B153D4" w:rsidP="00B153D4">
      <w:pPr>
        <w:pStyle w:val="Heading3"/>
      </w:pPr>
      <w:bookmarkStart w:id="11" w:name="_Toc426142923"/>
      <w:r>
        <w:t>Introduction to big data</w:t>
      </w:r>
      <w:bookmarkEnd w:id="11"/>
    </w:p>
    <w:p w:rsidR="00B153D4" w:rsidRDefault="00B153D4" w:rsidP="00B153D4">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B153D4" w:rsidRDefault="00B153D4" w:rsidP="00B153D4">
      <w:r>
        <w:t>The “5Vs” of big data are as follows:</w:t>
      </w:r>
    </w:p>
    <w:p w:rsidR="00B153D4" w:rsidRDefault="00B153D4" w:rsidP="00B153D4">
      <w:pPr>
        <w:pStyle w:val="ListParagraph"/>
        <w:numPr>
          <w:ilvl w:val="0"/>
          <w:numId w:val="12"/>
        </w:numPr>
      </w:pPr>
      <w:r>
        <w:t xml:space="preserve">Volume – 90% of world’s data was generated over the last 2 years; by some, big data is considered when dealing with volumes over </w:t>
      </w:r>
      <w:proofErr w:type="spellStart"/>
      <w:r>
        <w:t>peta</w:t>
      </w:r>
      <w:proofErr w:type="spellEnd"/>
      <w:r>
        <w:t xml:space="preserve"> bytes (10^15)</w:t>
      </w:r>
    </w:p>
    <w:p w:rsidR="00B153D4" w:rsidRDefault="00B153D4" w:rsidP="00B153D4">
      <w:pPr>
        <w:pStyle w:val="ListParagraph"/>
        <w:numPr>
          <w:ilvl w:val="0"/>
          <w:numId w:val="12"/>
        </w:numPr>
      </w:pPr>
      <w:r>
        <w:t>Velocity – more data being received than can be processed using “traditional” data analysis approach; you receive more information than you can process before a decision has to be made; processing of real-time data streams is becoming essential</w:t>
      </w:r>
    </w:p>
    <w:p w:rsidR="00B153D4" w:rsidRDefault="00B153D4" w:rsidP="00B153D4">
      <w:pPr>
        <w:pStyle w:val="ListParagraph"/>
        <w:numPr>
          <w:ilvl w:val="0"/>
          <w:numId w:val="12"/>
        </w:numPr>
      </w:pPr>
      <w:r>
        <w:t>Variety – different types of data are being accessible (structured data, sensory data, social media data, voice recordings, photos, videos)</w:t>
      </w:r>
    </w:p>
    <w:p w:rsidR="00B153D4" w:rsidRDefault="00B153D4" w:rsidP="00B153D4">
      <w:pPr>
        <w:pStyle w:val="ListParagraph"/>
        <w:numPr>
          <w:ilvl w:val="0"/>
          <w:numId w:val="12"/>
        </w:numPr>
      </w:pPr>
      <w:r>
        <w:t>Veracity (validity) – lack of control over quality and accuracy which leads to inconsistencies and incompleteness</w:t>
      </w:r>
    </w:p>
    <w:p w:rsidR="00B153D4" w:rsidRDefault="00B153D4" w:rsidP="00B153D4">
      <w:pPr>
        <w:pStyle w:val="ListParagraph"/>
        <w:numPr>
          <w:ilvl w:val="0"/>
          <w:numId w:val="12"/>
        </w:numPr>
      </w:pPr>
      <w:r>
        <w:t>Value – how to get value out of data</w:t>
      </w:r>
    </w:p>
    <w:p w:rsidR="00B153D4" w:rsidRDefault="00B153D4" w:rsidP="00B153D4"/>
    <w:p w:rsidR="00B153D4" w:rsidRPr="00681AE7" w:rsidRDefault="00B153D4" w:rsidP="00B153D4">
      <w:r>
        <w:t xml:space="preserve">It’s not just about having big </w:t>
      </w:r>
      <w:proofErr w:type="gramStart"/>
      <w:r>
        <w:t>data,</w:t>
      </w:r>
      <w:proofErr w:type="gramEnd"/>
      <w:r>
        <w:t xml:space="preserve"> it’s about finding patterns, getting analysis that will help make the right decision.</w:t>
      </w:r>
    </w:p>
    <w:p w:rsidR="00B153D4" w:rsidRDefault="00B153D4" w:rsidP="00B153D4">
      <w:pPr>
        <w:pStyle w:val="Heading3"/>
      </w:pPr>
      <w:bookmarkStart w:id="12" w:name="_Toc426142924"/>
      <w:r>
        <w:t>Business Intelligence</w:t>
      </w:r>
      <w:bookmarkEnd w:id="12"/>
    </w:p>
    <w:p w:rsidR="00B153D4" w:rsidRDefault="00B153D4" w:rsidP="00B153D4">
      <w:pPr>
        <w:pStyle w:val="Heading4"/>
      </w:pPr>
      <w:r>
        <w:t>Introduction to Business Intelligence</w:t>
      </w:r>
    </w:p>
    <w:p w:rsidR="00B153D4" w:rsidRPr="00D267FA" w:rsidRDefault="00B153D4" w:rsidP="00B153D4"/>
    <w:p w:rsidR="00B153D4" w:rsidRPr="00344ED8" w:rsidRDefault="00B153D4" w:rsidP="00B153D4">
      <w:pPr>
        <w:pStyle w:val="Heading4"/>
      </w:pPr>
      <w:r>
        <w:lastRenderedPageBreak/>
        <w:t xml:space="preserve">Business Intelligence and User </w:t>
      </w:r>
      <w:proofErr w:type="spellStart"/>
      <w:r>
        <w:t>Centered</w:t>
      </w:r>
      <w:proofErr w:type="spellEnd"/>
      <w:r>
        <w:t xml:space="preserve"> Design</w:t>
      </w:r>
    </w:p>
    <w:p w:rsidR="00B153D4" w:rsidRDefault="00B153D4" w:rsidP="00B153D4">
      <w:pPr>
        <w:pStyle w:val="Heading4"/>
      </w:pPr>
      <w:r>
        <w:t>Structured and Unstructured data</w:t>
      </w:r>
    </w:p>
    <w:p w:rsidR="00B153D4" w:rsidRDefault="00B153D4" w:rsidP="00B153D4">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B153D4" w:rsidRDefault="00B153D4" w:rsidP="00B153D4"/>
    <w:p w:rsidR="00B153D4" w:rsidRDefault="00B153D4" w:rsidP="00B153D4">
      <w:pPr>
        <w:pStyle w:val="Heading4"/>
      </w:pPr>
      <w:r>
        <w:t>Organisation’s ability to learn (levels of maturity)</w:t>
      </w:r>
    </w:p>
    <w:p w:rsidR="00B153D4" w:rsidRPr="00C70F53" w:rsidRDefault="00B153D4" w:rsidP="00B153D4"/>
    <w:p w:rsidR="00B153D4" w:rsidRPr="004F518B" w:rsidRDefault="00B153D4" w:rsidP="00B153D4"/>
    <w:p w:rsidR="00B153D4" w:rsidRDefault="00B153D4" w:rsidP="00B153D4">
      <w:pPr>
        <w:pStyle w:val="Heading3"/>
      </w:pPr>
      <w:bookmarkStart w:id="13" w:name="_Toc426142925"/>
      <w:r>
        <w:t>Machine learning</w:t>
      </w:r>
      <w:bookmarkEnd w:id="13"/>
    </w:p>
    <w:p w:rsidR="00B153D4" w:rsidRDefault="00B153D4" w:rsidP="00B153D4"/>
    <w:p w:rsidR="00B153D4" w:rsidRDefault="00B153D4" w:rsidP="00B153D4">
      <w:r w:rsidRPr="000D6A74">
        <w:t>https://www.youtube.com/watch?v=0qOf7SX2CS4</w:t>
      </w:r>
    </w:p>
    <w:p w:rsidR="00B153D4" w:rsidRDefault="00B153D4" w:rsidP="00B153D4">
      <w:proofErr w:type="gramStart"/>
      <w:r>
        <w:t>Proliferation of Big Data and AI into other fields, e.g. design.</w:t>
      </w:r>
      <w:proofErr w:type="gramEnd"/>
    </w:p>
    <w:p w:rsidR="00B153D4" w:rsidRDefault="00B153D4" w:rsidP="00B153D4">
      <w:pPr>
        <w:pStyle w:val="ListParagraph"/>
        <w:numPr>
          <w:ilvl w:val="0"/>
          <w:numId w:val="13"/>
        </w:numPr>
      </w:pPr>
      <w:proofErr w:type="spellStart"/>
      <w:r>
        <w:t>DeepMind</w:t>
      </w:r>
      <w:proofErr w:type="spellEnd"/>
      <w:r>
        <w:t xml:space="preserve">: </w:t>
      </w:r>
      <w:r w:rsidRPr="00B32688">
        <w:t>https://www.youtube.com/watch?v=EfGD2qveGdQ</w:t>
      </w:r>
    </w:p>
    <w:p w:rsidR="00B153D4" w:rsidRDefault="00B153D4" w:rsidP="00B153D4"/>
    <w:p w:rsidR="00B153D4" w:rsidRDefault="00B153D4" w:rsidP="00B153D4"/>
    <w:p w:rsidR="00B153D4" w:rsidRDefault="00B153D4" w:rsidP="00B153D4">
      <w:pPr>
        <w:pStyle w:val="ListParagraph"/>
        <w:numPr>
          <w:ilvl w:val="0"/>
          <w:numId w:val="13"/>
        </w:numPr>
      </w:pPr>
      <w:r>
        <w:t>What would be the “optimal” design that we as humans cannot see?</w:t>
      </w:r>
    </w:p>
    <w:p w:rsidR="00B153D4" w:rsidRDefault="00B153D4" w:rsidP="00B153D4">
      <w:pPr>
        <w:pStyle w:val="ListParagraph"/>
        <w:numPr>
          <w:ilvl w:val="0"/>
          <w:numId w:val="13"/>
        </w:numPr>
      </w:pPr>
      <w:r>
        <w:t>Genetic algorithms:</w:t>
      </w:r>
    </w:p>
    <w:p w:rsidR="00B153D4" w:rsidRDefault="00B153D4" w:rsidP="00B153D4">
      <w:pPr>
        <w:pStyle w:val="ListParagraph"/>
        <w:numPr>
          <w:ilvl w:val="1"/>
          <w:numId w:val="13"/>
        </w:numPr>
      </w:pPr>
      <w:r w:rsidRPr="005D6CA6">
        <w:t>http://brainz.org/15-real-world-applications-genetic-algorithms/</w:t>
      </w:r>
    </w:p>
    <w:p w:rsidR="00B153D4" w:rsidRPr="008B2D8B" w:rsidRDefault="00B153D4" w:rsidP="00B153D4">
      <w:pPr>
        <w:pStyle w:val="ListParagraph"/>
        <w:numPr>
          <w:ilvl w:val="1"/>
          <w:numId w:val="13"/>
        </w:numPr>
      </w:pPr>
      <w:r w:rsidRPr="008B2D8B">
        <w:t>http://www.geek.com/science/genetic-algorithms-create-a-better-race-car-555526/</w:t>
      </w:r>
    </w:p>
    <w:p w:rsidR="00B153D4" w:rsidRDefault="00B153D4" w:rsidP="00B153D4"/>
    <w:p w:rsidR="00B153D4" w:rsidRDefault="00B153D4" w:rsidP="00B153D4"/>
    <w:p w:rsidR="004D049A" w:rsidRDefault="00A66E37" w:rsidP="00A66E37">
      <w:pPr>
        <w:pStyle w:val="Heading2"/>
      </w:pPr>
      <w:r>
        <w:t>Double diamond</w:t>
      </w:r>
      <w:bookmarkEnd w:id="10"/>
    </w:p>
    <w:p w:rsidR="00A66E37" w:rsidRDefault="00674F94" w:rsidP="00A66E37">
      <w:r>
        <w:t xml:space="preserve">“Double Diamond” is a model of the design process developed by the UK Design Council </w:t>
      </w:r>
      <w:r>
        <w:fldChar w:fldCharType="begin" w:fldLock="1"/>
      </w:r>
      <w:r>
        <w:instrText>ADDIN CSL_CITATION { "citationItems" : [ { "id" : "ITEM-1", "itemData" : { "author" : [ { "dropping-particle" : "", "family" : "Council", "given" : "Design", "non-dropping-particle" : "", "parse-names" : false, "suffix" : "" } ], "container-title" : "Design Council", "id" : "ITEM-1", "issued" : { "date-parts" : [ [ "2005" ] ] }, "title" : "The \u2018double diamond\u2019design process model", "type" : "article-journal" }, "uris" : [ "http://www.mendeley.com/documents/?uuid=f114ec10-6fb7-4b5a-b2c9-f203331d5ff2" ] } ], "mendeley" : { "formattedCitation" : "(Council 2005)", "plainTextFormattedCitation" : "(Council 2005)", "previouslyFormattedCitation" : "(Council 2005)" }, "properties" : { "noteIndex" : 0 }, "schema" : "https://github.com/citation-style-language/schema/raw/master/csl-citation.json" }</w:instrText>
      </w:r>
      <w:r>
        <w:fldChar w:fldCharType="separate"/>
      </w:r>
      <w:r w:rsidRPr="00674F94">
        <w:rPr>
          <w:noProof/>
        </w:rPr>
        <w:t>(Council 2005)</w:t>
      </w:r>
      <w:r>
        <w:fldChar w:fldCharType="end"/>
      </w:r>
      <w:r w:rsidR="00FD0E55">
        <w:t xml:space="preserve">, </w:t>
      </w:r>
      <w:r w:rsidR="00FD0E55">
        <w:fldChar w:fldCharType="begin" w:fldLock="1"/>
      </w:r>
      <w:r w:rsidR="00FD0E55">
        <w:instrText>ADDIN CSL_CITATION { "citationItems" : [ { "id" : "ITEM-1", "itemData" : { "author" : [ { "dropping-particle" : "", "family" : "Council", "given" : "Design",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Council 2007)", "plainTextFormattedCitation" : "(Council 2007)" }, "properties" : { "noteIndex" : 0 }, "schema" : "https://github.com/citation-style-language/schema/raw/master/csl-citation.json" }</w:instrText>
      </w:r>
      <w:r w:rsidR="00FD0E55">
        <w:fldChar w:fldCharType="separate"/>
      </w:r>
      <w:r w:rsidR="00FD0E55" w:rsidRPr="00FD0E55">
        <w:rPr>
          <w:noProof/>
        </w:rPr>
        <w:t>(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4274D4" w:rsidRDefault="004274D4" w:rsidP="00A66E37"/>
    <w:p w:rsidR="004274D4" w:rsidRDefault="004274D4" w:rsidP="00A66E37">
      <w:r>
        <w:t>[[[[[[[[[[[[[[[[</w:t>
      </w:r>
      <w:proofErr w:type="gramStart"/>
      <w:r>
        <w:t>diagram</w:t>
      </w:r>
      <w:proofErr w:type="gramEnd"/>
      <w:r>
        <w:t xml:space="preserve"> here]]]]]]]]]]]]]]]]] </w:t>
      </w:r>
      <w:proofErr w:type="gramStart"/>
      <w:r>
        <w:t>how</w:t>
      </w:r>
      <w:proofErr w:type="gramEnd"/>
      <w:r>
        <w:t xml:space="preserve"> to reference online images?</w:t>
      </w:r>
    </w:p>
    <w:p w:rsidR="00A66E37" w:rsidRDefault="00A66E37" w:rsidP="00A66E37"/>
    <w:p w:rsidR="00B21309" w:rsidRDefault="00B21309" w:rsidP="00A66E37"/>
    <w:p w:rsidR="00B21309" w:rsidRDefault="00B21309" w:rsidP="00A66E37"/>
    <w:p w:rsidR="00B21309" w:rsidRDefault="00B21309" w:rsidP="00A66E37"/>
    <w:p w:rsidR="00B21309" w:rsidRDefault="00B21309" w:rsidP="00A66E37"/>
    <w:p w:rsidR="00A66E37" w:rsidRDefault="00A66E37" w:rsidP="00A66E37">
      <w:r w:rsidRPr="00A66E37">
        <w:t>http://design.gov.au/doing/projects/business-and-government-interactions-project/lost-in-translation-shared-striving-and-mutual-misunderstanding-in-business-and-government-interactions-findings-report-august-2013/</w:t>
      </w:r>
    </w:p>
    <w:p w:rsidR="00B21309" w:rsidRDefault="00B21309" w:rsidP="00B21309">
      <w:pPr>
        <w:pStyle w:val="Heading3"/>
      </w:pPr>
      <w:r>
        <w:t>Discover</w:t>
      </w:r>
    </w:p>
    <w:p w:rsidR="00564C62" w:rsidRDefault="00564C62" w:rsidP="00B21309">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B21309">
      <w:r>
        <w:t>Some of the activities used at</w:t>
      </w:r>
      <w:r w:rsidR="00564C62">
        <w:t xml:space="preserve"> this stage include:</w:t>
      </w:r>
    </w:p>
    <w:p w:rsidR="00564C62" w:rsidRDefault="00564C62" w:rsidP="00564C62">
      <w:pPr>
        <w:pStyle w:val="ListParagraph"/>
        <w:numPr>
          <w:ilvl w:val="0"/>
          <w:numId w:val="27"/>
        </w:numPr>
      </w:pPr>
      <w:r>
        <w:t>Observation</w:t>
      </w:r>
    </w:p>
    <w:p w:rsidR="00564C62" w:rsidRDefault="00564C62" w:rsidP="00564C62">
      <w:pPr>
        <w:pStyle w:val="ListParagraph"/>
        <w:numPr>
          <w:ilvl w:val="0"/>
          <w:numId w:val="27"/>
        </w:numPr>
      </w:pPr>
      <w:r>
        <w:t>User diaries</w:t>
      </w:r>
    </w:p>
    <w:p w:rsidR="00564C62" w:rsidRDefault="00564C62" w:rsidP="00564C62">
      <w:pPr>
        <w:pStyle w:val="ListParagraph"/>
        <w:numPr>
          <w:ilvl w:val="0"/>
          <w:numId w:val="27"/>
        </w:numPr>
      </w:pPr>
      <w:r>
        <w:t>Being your users</w:t>
      </w:r>
    </w:p>
    <w:p w:rsidR="00564C62" w:rsidRDefault="00564C62" w:rsidP="00564C62">
      <w:pPr>
        <w:pStyle w:val="ListParagraph"/>
        <w:numPr>
          <w:ilvl w:val="0"/>
          <w:numId w:val="27"/>
        </w:numPr>
      </w:pPr>
      <w:r>
        <w:t>Brainstorming</w:t>
      </w:r>
    </w:p>
    <w:p w:rsidR="00564C62" w:rsidRDefault="00564C62" w:rsidP="00564C62">
      <w:pPr>
        <w:pStyle w:val="ListParagraph"/>
        <w:numPr>
          <w:ilvl w:val="0"/>
          <w:numId w:val="27"/>
        </w:numPr>
      </w:pPr>
      <w:r>
        <w:t>Choosing a sample</w:t>
      </w:r>
    </w:p>
    <w:p w:rsidR="00564C62" w:rsidRDefault="00564C62" w:rsidP="00564C62">
      <w:pPr>
        <w:pStyle w:val="ListParagraph"/>
        <w:numPr>
          <w:ilvl w:val="0"/>
          <w:numId w:val="27"/>
        </w:numPr>
      </w:pPr>
      <w:r>
        <w:t>Quantitative surveys</w:t>
      </w:r>
    </w:p>
    <w:p w:rsidR="00564C62" w:rsidRDefault="00564C62" w:rsidP="00564C62">
      <w:pPr>
        <w:pStyle w:val="ListParagraph"/>
        <w:numPr>
          <w:ilvl w:val="0"/>
          <w:numId w:val="27"/>
        </w:numPr>
      </w:pPr>
      <w:r>
        <w:t>Fast visualisation</w:t>
      </w:r>
    </w:p>
    <w:p w:rsidR="00564C62" w:rsidRDefault="00564C62" w:rsidP="00564C62">
      <w:pPr>
        <w:pStyle w:val="ListParagraph"/>
        <w:numPr>
          <w:ilvl w:val="0"/>
          <w:numId w:val="27"/>
        </w:numPr>
      </w:pPr>
      <w:r>
        <w:t>Secondary research</w:t>
      </w:r>
    </w:p>
    <w:p w:rsidR="00564C62" w:rsidRDefault="00564C62" w:rsidP="00B21309">
      <w:pPr>
        <w:pStyle w:val="ListParagraph"/>
        <w:numPr>
          <w:ilvl w:val="0"/>
          <w:numId w:val="27"/>
        </w:numPr>
      </w:pPr>
      <w:r>
        <w:t>Hopes and fears</w:t>
      </w:r>
    </w:p>
    <w:p w:rsidR="00FD0E55" w:rsidRDefault="00FD0E55" w:rsidP="00B21309">
      <w:pPr>
        <w:pStyle w:val="ListParagraph"/>
        <w:numPr>
          <w:ilvl w:val="0"/>
          <w:numId w:val="27"/>
        </w:numPr>
      </w:pPr>
      <w:r>
        <w:t>Market research</w:t>
      </w:r>
    </w:p>
    <w:p w:rsidR="00FD0E55" w:rsidRDefault="00FD0E55" w:rsidP="00B21309">
      <w:pPr>
        <w:pStyle w:val="ListParagraph"/>
        <w:numPr>
          <w:ilvl w:val="0"/>
          <w:numId w:val="27"/>
        </w:numPr>
      </w:pPr>
      <w:r>
        <w:t>User research</w:t>
      </w:r>
    </w:p>
    <w:p w:rsidR="00FD0E55" w:rsidRDefault="00FD0E55" w:rsidP="00B21309">
      <w:pPr>
        <w:pStyle w:val="ListParagraph"/>
        <w:numPr>
          <w:ilvl w:val="0"/>
          <w:numId w:val="27"/>
        </w:numPr>
      </w:pPr>
      <w:r>
        <w:t>Managing information</w:t>
      </w:r>
    </w:p>
    <w:p w:rsidR="00FD0E55" w:rsidRDefault="00FD0E55" w:rsidP="00B21309">
      <w:pPr>
        <w:pStyle w:val="ListParagraph"/>
        <w:numPr>
          <w:ilvl w:val="0"/>
          <w:numId w:val="27"/>
        </w:numPr>
      </w:pPr>
      <w:r>
        <w:t>Design research groups</w:t>
      </w:r>
    </w:p>
    <w:p w:rsidR="00B21309" w:rsidRDefault="00B21309" w:rsidP="00B21309">
      <w:pPr>
        <w:pStyle w:val="Heading3"/>
      </w:pPr>
      <w:r>
        <w:t>Define</w:t>
      </w:r>
    </w:p>
    <w:p w:rsidR="00FD0E55" w:rsidRPr="00FD0E55" w:rsidRDefault="00FD0E55" w:rsidP="00FD0E55">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B21309">
      <w:r>
        <w:t>Activities at this stage often involve:</w:t>
      </w:r>
    </w:p>
    <w:p w:rsidR="00F50A91" w:rsidRDefault="00F50A91" w:rsidP="00F50A91">
      <w:pPr>
        <w:pStyle w:val="ListParagraph"/>
        <w:numPr>
          <w:ilvl w:val="0"/>
          <w:numId w:val="28"/>
        </w:numPr>
      </w:pPr>
      <w:r>
        <w:t>Focus groups</w:t>
      </w:r>
    </w:p>
    <w:p w:rsidR="00F50A91" w:rsidRDefault="00F50A91" w:rsidP="00F50A91">
      <w:pPr>
        <w:pStyle w:val="ListParagraph"/>
        <w:numPr>
          <w:ilvl w:val="0"/>
          <w:numId w:val="28"/>
        </w:numPr>
      </w:pPr>
      <w:r>
        <w:t>Assessment criteria</w:t>
      </w:r>
    </w:p>
    <w:p w:rsidR="00F50A91" w:rsidRDefault="00F50A91" w:rsidP="00F50A91">
      <w:pPr>
        <w:pStyle w:val="ListParagraph"/>
        <w:numPr>
          <w:ilvl w:val="0"/>
          <w:numId w:val="28"/>
        </w:numPr>
      </w:pPr>
      <w:r>
        <w:t>Comparing notes</w:t>
      </w:r>
    </w:p>
    <w:p w:rsidR="00F50A91" w:rsidRDefault="00F50A91" w:rsidP="00F50A91">
      <w:pPr>
        <w:pStyle w:val="ListParagraph"/>
        <w:numPr>
          <w:ilvl w:val="0"/>
          <w:numId w:val="28"/>
        </w:numPr>
      </w:pPr>
      <w:r>
        <w:t>Drivers and hurdles</w:t>
      </w:r>
    </w:p>
    <w:p w:rsidR="00F50A91" w:rsidRDefault="00F50A91" w:rsidP="00F50A91">
      <w:pPr>
        <w:pStyle w:val="ListParagraph"/>
        <w:numPr>
          <w:ilvl w:val="0"/>
          <w:numId w:val="28"/>
        </w:numPr>
      </w:pPr>
      <w:r>
        <w:t>Customer journey mapping</w:t>
      </w:r>
    </w:p>
    <w:p w:rsidR="00F50A91" w:rsidRDefault="00F50A91" w:rsidP="00F50A91">
      <w:pPr>
        <w:pStyle w:val="ListParagraph"/>
        <w:numPr>
          <w:ilvl w:val="0"/>
          <w:numId w:val="28"/>
        </w:numPr>
      </w:pPr>
      <w:r>
        <w:t>Project development</w:t>
      </w:r>
    </w:p>
    <w:p w:rsidR="00F50A91" w:rsidRDefault="00F50A91" w:rsidP="00F50A91">
      <w:pPr>
        <w:pStyle w:val="ListParagraph"/>
        <w:numPr>
          <w:ilvl w:val="0"/>
          <w:numId w:val="28"/>
        </w:numPr>
      </w:pPr>
      <w:r>
        <w:lastRenderedPageBreak/>
        <w:t>Project management</w:t>
      </w:r>
    </w:p>
    <w:p w:rsidR="00F50A91" w:rsidRDefault="00F50A91" w:rsidP="00F50A91">
      <w:pPr>
        <w:pStyle w:val="ListParagraph"/>
        <w:numPr>
          <w:ilvl w:val="0"/>
          <w:numId w:val="28"/>
        </w:numPr>
      </w:pPr>
      <w:r>
        <w:t>Project sign-off</w:t>
      </w:r>
    </w:p>
    <w:p w:rsidR="00B21309" w:rsidRDefault="00B21309" w:rsidP="00B21309">
      <w:pPr>
        <w:pStyle w:val="Heading3"/>
      </w:pPr>
      <w:r>
        <w:t>Develop</w:t>
      </w:r>
    </w:p>
    <w:p w:rsidR="00B21309" w:rsidRDefault="00B874B3" w:rsidP="00B21309">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w:t>
      </w:r>
      <w:r>
        <w:t xml:space="preserve"> as well as</w:t>
      </w:r>
      <w:r w:rsidRPr="00B874B3">
        <w:t xml:space="preserve"> </w:t>
      </w:r>
      <w:r>
        <w:t>concepts</w:t>
      </w:r>
      <w:r>
        <w:t xml:space="preserve">. </w:t>
      </w:r>
      <w:r w:rsidR="00212683">
        <w:t>Attitude of trying and 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B21309">
      <w:r>
        <w:t>Typical to this stage are:</w:t>
      </w:r>
    </w:p>
    <w:p w:rsidR="00F50A91" w:rsidRDefault="00F50A91" w:rsidP="00F50A91">
      <w:pPr>
        <w:pStyle w:val="ListParagraph"/>
        <w:numPr>
          <w:ilvl w:val="0"/>
          <w:numId w:val="29"/>
        </w:numPr>
      </w:pPr>
      <w:r>
        <w:t>Character profiles</w:t>
      </w:r>
    </w:p>
    <w:p w:rsidR="00F50A91" w:rsidRDefault="00F50A91" w:rsidP="00F50A91">
      <w:pPr>
        <w:pStyle w:val="ListParagraph"/>
        <w:numPr>
          <w:ilvl w:val="0"/>
          <w:numId w:val="29"/>
        </w:numPr>
      </w:pPr>
      <w:r>
        <w:t>Scenarios</w:t>
      </w:r>
    </w:p>
    <w:p w:rsidR="00F50A91" w:rsidRDefault="00F50A91" w:rsidP="00F50A91">
      <w:pPr>
        <w:pStyle w:val="ListParagraph"/>
        <w:numPr>
          <w:ilvl w:val="0"/>
          <w:numId w:val="29"/>
        </w:numPr>
      </w:pPr>
      <w:r>
        <w:t>Role-playing</w:t>
      </w:r>
    </w:p>
    <w:p w:rsidR="00F50A91" w:rsidRDefault="00F50A91" w:rsidP="00F50A91">
      <w:pPr>
        <w:pStyle w:val="ListParagraph"/>
        <w:numPr>
          <w:ilvl w:val="0"/>
          <w:numId w:val="29"/>
        </w:numPr>
      </w:pPr>
      <w:r>
        <w:t>Service blueprints</w:t>
      </w:r>
    </w:p>
    <w:p w:rsidR="00F50A91" w:rsidRDefault="00F50A91" w:rsidP="00F50A91">
      <w:pPr>
        <w:pStyle w:val="ListParagraph"/>
        <w:numPr>
          <w:ilvl w:val="0"/>
          <w:numId w:val="29"/>
        </w:numPr>
      </w:pPr>
      <w:r>
        <w:t>Physical prototyping</w:t>
      </w:r>
    </w:p>
    <w:p w:rsidR="00F50A91" w:rsidRDefault="00F50A91" w:rsidP="00F50A91">
      <w:pPr>
        <w:pStyle w:val="ListParagraph"/>
        <w:numPr>
          <w:ilvl w:val="0"/>
          <w:numId w:val="29"/>
        </w:numPr>
      </w:pPr>
      <w:r>
        <w:t>Multi-disciplinary working</w:t>
      </w:r>
    </w:p>
    <w:p w:rsidR="00F50A91" w:rsidRDefault="00F50A91" w:rsidP="00F50A91">
      <w:pPr>
        <w:pStyle w:val="ListParagraph"/>
        <w:numPr>
          <w:ilvl w:val="0"/>
          <w:numId w:val="29"/>
        </w:numPr>
      </w:pPr>
      <w:r>
        <w:t>Visual management</w:t>
      </w:r>
    </w:p>
    <w:p w:rsidR="00F50A91" w:rsidRDefault="00F50A91" w:rsidP="00F50A91">
      <w:pPr>
        <w:pStyle w:val="ListParagraph"/>
        <w:numPr>
          <w:ilvl w:val="0"/>
          <w:numId w:val="29"/>
        </w:numPr>
      </w:pPr>
      <w:r>
        <w:t>Development methods</w:t>
      </w:r>
    </w:p>
    <w:p w:rsidR="00F50A91" w:rsidRDefault="00F50A91" w:rsidP="00F50A91">
      <w:pPr>
        <w:pStyle w:val="ListParagraph"/>
        <w:numPr>
          <w:ilvl w:val="0"/>
          <w:numId w:val="29"/>
        </w:numPr>
      </w:pPr>
      <w:r>
        <w:t>Testing</w:t>
      </w:r>
    </w:p>
    <w:p w:rsidR="00F50A91" w:rsidRDefault="00F50A91" w:rsidP="00B21309"/>
    <w:p w:rsidR="00B21309" w:rsidRDefault="00B21309" w:rsidP="00B21309">
      <w:pPr>
        <w:pStyle w:val="Heading3"/>
      </w:pPr>
      <w:r>
        <w:t>Deliver</w:t>
      </w:r>
    </w:p>
    <w:p w:rsidR="00B21309" w:rsidRDefault="00B874B3" w:rsidP="00B21309">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B21309">
      <w:r>
        <w:t xml:space="preserve">Characteristic to this phase are the following </w:t>
      </w:r>
      <w:r w:rsidR="00F77BCF">
        <w:t>activities</w:t>
      </w:r>
      <w:r>
        <w:t>:</w:t>
      </w:r>
    </w:p>
    <w:p w:rsidR="00F50A91" w:rsidRDefault="00F50A91" w:rsidP="00F50A91">
      <w:pPr>
        <w:pStyle w:val="ListParagraph"/>
        <w:numPr>
          <w:ilvl w:val="0"/>
          <w:numId w:val="30"/>
        </w:numPr>
      </w:pPr>
      <w:r>
        <w:t>Phasing</w:t>
      </w:r>
    </w:p>
    <w:p w:rsidR="00F50A91" w:rsidRDefault="00F50A91" w:rsidP="00F50A91">
      <w:pPr>
        <w:pStyle w:val="ListParagraph"/>
        <w:numPr>
          <w:ilvl w:val="0"/>
          <w:numId w:val="30"/>
        </w:numPr>
      </w:pPr>
      <w:r>
        <w:t>Final testing</w:t>
      </w:r>
    </w:p>
    <w:p w:rsidR="00F50A91" w:rsidRDefault="00F50A91" w:rsidP="00F50A91">
      <w:pPr>
        <w:pStyle w:val="ListParagraph"/>
        <w:numPr>
          <w:ilvl w:val="0"/>
          <w:numId w:val="30"/>
        </w:numPr>
      </w:pPr>
      <w:r>
        <w:t>Evaluation</w:t>
      </w:r>
    </w:p>
    <w:p w:rsidR="00F50A91" w:rsidRDefault="00F50A91" w:rsidP="00F50A91">
      <w:pPr>
        <w:pStyle w:val="ListParagraph"/>
        <w:numPr>
          <w:ilvl w:val="0"/>
          <w:numId w:val="30"/>
        </w:numPr>
      </w:pPr>
      <w:r>
        <w:t>Feedback loops</w:t>
      </w:r>
    </w:p>
    <w:p w:rsidR="00F50A91" w:rsidRDefault="00F50A91" w:rsidP="00F50A91">
      <w:pPr>
        <w:pStyle w:val="ListParagraph"/>
        <w:numPr>
          <w:ilvl w:val="0"/>
          <w:numId w:val="30"/>
        </w:numPr>
      </w:pPr>
      <w:r>
        <w:t>Methods banks</w:t>
      </w:r>
    </w:p>
    <w:p w:rsidR="00F50A91" w:rsidRDefault="00F50A91" w:rsidP="00F50A91">
      <w:pPr>
        <w:pStyle w:val="ListParagraph"/>
        <w:numPr>
          <w:ilvl w:val="0"/>
          <w:numId w:val="30"/>
        </w:numPr>
      </w:pPr>
      <w:r>
        <w:t>Approval</w:t>
      </w:r>
    </w:p>
    <w:p w:rsidR="00F50A91" w:rsidRDefault="00F50A91" w:rsidP="00F50A91">
      <w:pPr>
        <w:pStyle w:val="ListParagraph"/>
        <w:numPr>
          <w:ilvl w:val="0"/>
          <w:numId w:val="30"/>
        </w:numPr>
      </w:pPr>
      <w:r>
        <w:t>Launch</w:t>
      </w:r>
    </w:p>
    <w:p w:rsidR="00F50A91" w:rsidRPr="00B21309" w:rsidRDefault="00F50A91" w:rsidP="00F50A91">
      <w:pPr>
        <w:pStyle w:val="ListParagraph"/>
        <w:numPr>
          <w:ilvl w:val="0"/>
          <w:numId w:val="30"/>
        </w:numPr>
      </w:pPr>
      <w:r>
        <w:t>Targets</w:t>
      </w:r>
    </w:p>
    <w:p w:rsidR="00B21309" w:rsidRPr="00A66E37" w:rsidRDefault="00B21309" w:rsidP="00A66E37">
      <w:bookmarkStart w:id="14" w:name="_GoBack"/>
      <w:bookmarkEnd w:id="14"/>
    </w:p>
    <w:p w:rsidR="005058C1" w:rsidRDefault="005058C1">
      <w:r>
        <w:br w:type="page"/>
      </w:r>
    </w:p>
    <w:p w:rsidR="004E38B1" w:rsidRDefault="004E38B1" w:rsidP="004E38B1">
      <w:pPr>
        <w:pStyle w:val="Heading1"/>
      </w:pPr>
      <w:bookmarkStart w:id="15" w:name="_Toc426142931"/>
      <w:r>
        <w:lastRenderedPageBreak/>
        <w:t>Description of the work undertaken</w:t>
      </w:r>
      <w:bookmarkEnd w:id="15"/>
    </w:p>
    <w:p w:rsidR="004D049A" w:rsidRDefault="004D049A" w:rsidP="004D049A">
      <w:proofErr w:type="gramStart"/>
      <w:r w:rsidRPr="004D049A">
        <w:t>this</w:t>
      </w:r>
      <w:proofErr w:type="gramEnd"/>
      <w:r w:rsidRPr="004D049A">
        <w:t xml:space="preserve"> may be divided into chapters describing the conceptual design work and the actual implementation separately. Any problems or difficulties and the suggested solutions should be mentioned. Alternative solutions and their evaluation should also be included.</w:t>
      </w:r>
    </w:p>
    <w:p w:rsidR="00745150" w:rsidRPr="00A06C67" w:rsidRDefault="00745150" w:rsidP="00745150"/>
    <w:p w:rsidR="00905739" w:rsidRDefault="00905739" w:rsidP="00905739">
      <w:pPr>
        <w:pStyle w:val="Heading2"/>
      </w:pPr>
      <w:bookmarkStart w:id="16" w:name="_Toc426142932"/>
      <w:r>
        <w:t>Discover</w:t>
      </w:r>
      <w:bookmarkEnd w:id="16"/>
    </w:p>
    <w:p w:rsidR="00905739" w:rsidRDefault="00905739" w:rsidP="00905739"/>
    <w:p w:rsidR="00905739" w:rsidRDefault="00905739" w:rsidP="00905739"/>
    <w:p w:rsidR="00905739" w:rsidRDefault="00905739" w:rsidP="00905739">
      <w:pPr>
        <w:pStyle w:val="Heading3"/>
      </w:pPr>
      <w:bookmarkStart w:id="17" w:name="_Toc426142933"/>
      <w:r>
        <w:t>Numerous meetings at the Council</w:t>
      </w:r>
      <w:bookmarkEnd w:id="17"/>
    </w:p>
    <w:p w:rsidR="00905739" w:rsidRDefault="00905739" w:rsidP="00905739"/>
    <w:p w:rsidR="00905739" w:rsidRDefault="00905739" w:rsidP="00905739">
      <w:proofErr w:type="gramStart"/>
      <w:r w:rsidRPr="008F6C84">
        <w:t>a</w:t>
      </w:r>
      <w:proofErr w:type="gramEnd"/>
      <w:r w:rsidRPr="008F6C84">
        <w:t xml:space="preserve"> lot of meetings, interactions regarding ideas and systems at the Council</w:t>
      </w:r>
    </w:p>
    <w:p w:rsidR="0008338D" w:rsidRDefault="0008338D" w:rsidP="00905739">
      <w:r>
        <w:t>Describe how the users were driving design decisions</w:t>
      </w:r>
    </w:p>
    <w:p w:rsidR="00905739" w:rsidRDefault="00905739" w:rsidP="00905739">
      <w:pPr>
        <w:pStyle w:val="Heading3"/>
      </w:pPr>
      <w:bookmarkStart w:id="18" w:name="_Toc426142934"/>
      <w:r>
        <w:t>CRM data</w:t>
      </w:r>
      <w:bookmarkEnd w:id="18"/>
    </w:p>
    <w:p w:rsidR="00905739" w:rsidRDefault="00905739" w:rsidP="00905739">
      <w:proofErr w:type="gramStart"/>
      <w:r>
        <w:t>Its properties, etc.</w:t>
      </w:r>
      <w:proofErr w:type="gramEnd"/>
    </w:p>
    <w:p w:rsidR="00905739" w:rsidRDefault="00905739" w:rsidP="00905739">
      <w:r w:rsidRPr="009C2CFB">
        <w:t xml:space="preserve">- </w:t>
      </w:r>
      <w:proofErr w:type="gramStart"/>
      <w:r w:rsidRPr="009C2CFB">
        <w:t>the</w:t>
      </w:r>
      <w:proofErr w:type="gramEnd"/>
      <w:r w:rsidRPr="009C2CFB">
        <w:t xml:space="preserve"> data I'm working on is May extract, only entries with UPRN</w:t>
      </w:r>
    </w:p>
    <w:p w:rsidR="00905739" w:rsidRDefault="00905739" w:rsidP="00905739">
      <w:r>
        <w:t>For unregistered users there is an assumption about the postcode that they are close to home.</w:t>
      </w:r>
    </w:p>
    <w:p w:rsidR="00905739" w:rsidRDefault="00905739" w:rsidP="00905739"/>
    <w:p w:rsidR="00905739" w:rsidRDefault="00905739" w:rsidP="00905739">
      <w:r>
        <w:t>CRM documentation</w:t>
      </w:r>
    </w:p>
    <w:p w:rsidR="00905739" w:rsidRDefault="00905739" w:rsidP="00905739">
      <w:r>
        <w:t xml:space="preserve">- </w:t>
      </w:r>
      <w:proofErr w:type="gramStart"/>
      <w:r>
        <w:t>system</w:t>
      </w:r>
      <w:proofErr w:type="gramEnd"/>
      <w:r>
        <w:t xml:space="preserve"> description </w:t>
      </w:r>
      <w:proofErr w:type="spellStart"/>
      <w:r>
        <w:t>RightNow</w:t>
      </w:r>
      <w:proofErr w:type="spellEnd"/>
      <w:r>
        <w:t xml:space="preserve"> (Oracle CRM)</w:t>
      </w:r>
    </w:p>
    <w:p w:rsidR="00905739" w:rsidRDefault="00905739" w:rsidP="00905739">
      <w:r>
        <w:t xml:space="preserve">- </w:t>
      </w:r>
      <w:proofErr w:type="gramStart"/>
      <w:r>
        <w:t>description</w:t>
      </w:r>
      <w:proofErr w:type="gramEnd"/>
      <w:r>
        <w:t xml:space="preserve"> of the project in the Council, what stage they are at</w:t>
      </w:r>
    </w:p>
    <w:p w:rsidR="00905739" w:rsidRDefault="00905739" w:rsidP="00905739"/>
    <w:p w:rsidR="00905739" w:rsidRDefault="00905739" w:rsidP="00905739">
      <w:r>
        <w:t>CRM data documentation</w:t>
      </w:r>
    </w:p>
    <w:p w:rsidR="00905739" w:rsidRDefault="00905739" w:rsidP="00905739">
      <w:r>
        <w:t xml:space="preserve"> - </w:t>
      </w:r>
      <w:proofErr w:type="gramStart"/>
      <w:r>
        <w:t>what</w:t>
      </w:r>
      <w:proofErr w:type="gramEnd"/>
      <w:r>
        <w:t xml:space="preserve"> information is collected</w:t>
      </w:r>
    </w:p>
    <w:p w:rsidR="00905739" w:rsidRDefault="00905739" w:rsidP="00905739"/>
    <w:p w:rsidR="00905739" w:rsidRDefault="00905739" w:rsidP="00905739">
      <w:r>
        <w:t>22 registered in 04.2015</w:t>
      </w:r>
    </w:p>
    <w:p w:rsidR="00905739" w:rsidRDefault="00905739" w:rsidP="00905739">
      <w:r>
        <w:t>5224 registered in 05.2015</w:t>
      </w:r>
    </w:p>
    <w:p w:rsidR="00905739" w:rsidRDefault="00905739" w:rsidP="00905739">
      <w:r>
        <w:t>24671 in total in 05.2015</w:t>
      </w:r>
    </w:p>
    <w:p w:rsidR="00905739" w:rsidRDefault="00905739" w:rsidP="00905739"/>
    <w:p w:rsidR="00905739" w:rsidRDefault="00905739" w:rsidP="00905739">
      <w:r>
        <w:t>I am using the table “incidents”. Table “Answers” is like a “knowledge base” for consultants</w:t>
      </w:r>
    </w:p>
    <w:p w:rsidR="00905739" w:rsidRDefault="00905739" w:rsidP="00905739">
      <w:pPr>
        <w:pStyle w:val="ListParagraph"/>
        <w:numPr>
          <w:ilvl w:val="1"/>
          <w:numId w:val="5"/>
        </w:numPr>
      </w:pPr>
      <w:r>
        <w:lastRenderedPageBreak/>
        <w:t>General enquiry, no UPRN, in most cases to log activity on a channel, e.g. someone calling with a question</w:t>
      </w:r>
    </w:p>
    <w:p w:rsidR="00905739" w:rsidRDefault="00905739" w:rsidP="00905739">
      <w:pPr>
        <w:pStyle w:val="ListParagraph"/>
        <w:numPr>
          <w:ilvl w:val="1"/>
          <w:numId w:val="5"/>
        </w:numPr>
      </w:pPr>
      <w:r>
        <w:t xml:space="preserve">UPRN </w:t>
      </w:r>
      <w:proofErr w:type="spellStart"/>
      <w:r>
        <w:t>vs</w:t>
      </w:r>
      <w:proofErr w:type="spellEnd"/>
      <w:r>
        <w:t xml:space="preserve"> UCRN </w:t>
      </w:r>
      <w:proofErr w:type="spellStart"/>
      <w:r>
        <w:t>vs</w:t>
      </w:r>
      <w:proofErr w:type="spellEnd"/>
      <w:r>
        <w:t xml:space="preserve"> USRN</w:t>
      </w:r>
    </w:p>
    <w:p w:rsidR="00905739" w:rsidRDefault="00905739" w:rsidP="00905739"/>
    <w:p w:rsidR="00905739" w:rsidRDefault="00905739" w:rsidP="00905739"/>
    <w:p w:rsidR="00905739" w:rsidRDefault="00905739" w:rsidP="00905739">
      <w:r w:rsidRPr="009C2CFB">
        <w:t xml:space="preserve">- I couldn't speak to someone </w:t>
      </w:r>
      <w:proofErr w:type="spellStart"/>
      <w:r w:rsidRPr="009C2CFB">
        <w:t>knowledgable</w:t>
      </w:r>
      <w:proofErr w:type="spellEnd"/>
      <w:r w:rsidRPr="009C2CFB">
        <w:t xml:space="preserve"> about the CRM system. As a result I couldn't determine things about the CRM dataset, e.g. difference between 'subject' and 'Product Hierarchy'</w:t>
      </w:r>
    </w:p>
    <w:p w:rsidR="00905739" w:rsidRDefault="00905739" w:rsidP="00905739"/>
    <w:p w:rsidR="00905739" w:rsidRDefault="00905739" w:rsidP="00905739">
      <w:r w:rsidRPr="00773720">
        <w:t xml:space="preserve">- </w:t>
      </w:r>
      <w:proofErr w:type="gramStart"/>
      <w:r w:rsidRPr="00773720">
        <w:t>the</w:t>
      </w:r>
      <w:proofErr w:type="gramEnd"/>
      <w:r w:rsidRPr="00773720">
        <w:t xml:space="preserve"> same thing is reported through 2 channels, but have different value in field "subject": web - "</w:t>
      </w:r>
      <w:proofErr w:type="spellStart"/>
      <w:r w:rsidRPr="00773720">
        <w:t>Recylcing</w:t>
      </w:r>
      <w:proofErr w:type="spellEnd"/>
      <w:r w:rsidRPr="00773720">
        <w:t xml:space="preserve"> bags or bins", phone - "Recycling bins or bags". </w:t>
      </w:r>
      <w:proofErr w:type="gramStart"/>
      <w:r w:rsidRPr="00773720">
        <w:t>Error in implementation?</w:t>
      </w:r>
      <w:proofErr w:type="gramEnd"/>
      <w:r w:rsidRPr="00773720">
        <w:t xml:space="preserve"> Product hierarchy value is correct - in both cases </w:t>
      </w:r>
      <w:proofErr w:type="gramStart"/>
      <w:r w:rsidRPr="00773720">
        <w:t>it's</w:t>
      </w:r>
      <w:proofErr w:type="gramEnd"/>
      <w:r w:rsidRPr="00773720">
        <w:t xml:space="preserve"> "Recycling Bins or Bags"</w:t>
      </w:r>
    </w:p>
    <w:p w:rsidR="00905739" w:rsidRDefault="00905739" w:rsidP="00905739">
      <w:pPr>
        <w:pStyle w:val="Heading3"/>
      </w:pPr>
      <w:bookmarkStart w:id="19" w:name="_Toc426142935"/>
      <w:r>
        <w:t>Mosaic data</w:t>
      </w:r>
      <w:bookmarkEnd w:id="19"/>
    </w:p>
    <w:p w:rsidR="00905739" w:rsidRDefault="00905739" w:rsidP="00905739"/>
    <w:p w:rsidR="00905739" w:rsidRDefault="00905739" w:rsidP="00905739">
      <w:r>
        <w:t>Mosaic documentation</w:t>
      </w:r>
    </w:p>
    <w:p w:rsidR="00905739" w:rsidRDefault="00905739" w:rsidP="00905739">
      <w:r>
        <w:t xml:space="preserve">- </w:t>
      </w:r>
      <w:proofErr w:type="gramStart"/>
      <w:r>
        <w:t>sources</w:t>
      </w:r>
      <w:proofErr w:type="gramEnd"/>
      <w:r>
        <w:t xml:space="preserve"> of data</w:t>
      </w:r>
    </w:p>
    <w:p w:rsidR="00905739" w:rsidRDefault="00905739" w:rsidP="00905739">
      <w:r>
        <w:t xml:space="preserve">- </w:t>
      </w:r>
      <w:proofErr w:type="gramStart"/>
      <w:r>
        <w:t>viability</w:t>
      </w:r>
      <w:proofErr w:type="gramEnd"/>
      <w:r>
        <w:t xml:space="preserve"> (accuracy)</w:t>
      </w:r>
    </w:p>
    <w:p w:rsidR="00905739" w:rsidRDefault="00905739" w:rsidP="00905739">
      <w:r>
        <w:t>- Structure of data</w:t>
      </w:r>
    </w:p>
    <w:p w:rsidR="00905739" w:rsidRDefault="00905739" w:rsidP="00905739">
      <w:r>
        <w:t>- How you can process</w:t>
      </w:r>
    </w:p>
    <w:p w:rsidR="00905739" w:rsidRDefault="00905739" w:rsidP="00905739"/>
    <w:p w:rsidR="00905739" w:rsidRDefault="00905739" w:rsidP="00905739"/>
    <w:p w:rsidR="00905739" w:rsidRDefault="00905739" w:rsidP="00905739">
      <w:pPr>
        <w:pStyle w:val="Heading3"/>
      </w:pPr>
      <w:bookmarkStart w:id="20" w:name="_Toc426142936"/>
      <w:r>
        <w:t xml:space="preserve">IBM </w:t>
      </w:r>
      <w:proofErr w:type="spellStart"/>
      <w:r>
        <w:t>Cognos</w:t>
      </w:r>
      <w:bookmarkEnd w:id="20"/>
      <w:proofErr w:type="spellEnd"/>
    </w:p>
    <w:p w:rsidR="00905739" w:rsidRDefault="00905739" w:rsidP="00905739"/>
    <w:p w:rsidR="00905739" w:rsidRDefault="00905739" w:rsidP="00905739">
      <w:pPr>
        <w:pStyle w:val="Heading4"/>
      </w:pPr>
      <w:r>
        <w:t>Introduction</w:t>
      </w:r>
    </w:p>
    <w:p w:rsidR="00905739" w:rsidRPr="00B64E4D" w:rsidRDefault="00905739" w:rsidP="00905739"/>
    <w:p w:rsidR="00905739" w:rsidRDefault="00905739" w:rsidP="00905739">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fldChar w:fldCharType="separate"/>
      </w:r>
      <w:r w:rsidRPr="008F49F4">
        <w:rPr>
          <w:noProof/>
        </w:rPr>
        <w:t>(IBM 2015)</w:t>
      </w:r>
      <w:r>
        <w:fldChar w:fldCharType="end"/>
      </w:r>
      <w:r>
        <w:t xml:space="preserve">. Majority of IBM products in BI belong to </w:t>
      </w:r>
      <w:proofErr w:type="spellStart"/>
      <w:r>
        <w:t>Cognos</w:t>
      </w:r>
      <w:proofErr w:type="spellEnd"/>
      <w:r>
        <w:t xml:space="preserve"> family and include very specialized 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905739">
      <w:r>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xml:space="preserve">), combining relational and multidimensional data, generating reports (real time reports, drag-and-drop GUI, database queries in SQL and OLAP), scheduling and redistributing reports, publishing </w:t>
      </w:r>
      <w:r w:rsidRPr="008F49F4">
        <w:lastRenderedPageBreak/>
        <w:t>reports on multiple platforms and many more.</w:t>
      </w:r>
      <w:r>
        <w:t xml:space="preserve"> Tools available at the CEC include: Report Studio, Query Studio, </w:t>
      </w:r>
    </w:p>
    <w:p w:rsidR="00905739" w:rsidRDefault="00905739" w:rsidP="00905739">
      <w:r>
        <w:t xml:space="preserve">The same results can be achieved using different tools, but each of them is better fitted for a specific purpose. Report Studio was designed with reports creation in mind, Query Studio was optimized for creating and editing complex database queries, etc. CEC has two types of instances of IBM </w:t>
      </w:r>
      <w:proofErr w:type="spellStart"/>
      <w:r>
        <w:t>Cognos</w:t>
      </w:r>
      <w:proofErr w:type="spellEnd"/>
      <w:r>
        <w:t xml:space="preserve"> – production and development machines, accessible under different URLs.</w:t>
      </w:r>
    </w:p>
    <w:p w:rsidR="00905739" w:rsidRDefault="00905739" w:rsidP="00905739">
      <w:r>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905739">
      <w:pPr>
        <w:pStyle w:val="ListParagraph"/>
        <w:numPr>
          <w:ilvl w:val="1"/>
          <w:numId w:val="5"/>
        </w:numPr>
      </w:pPr>
      <w:r>
        <w:t>The web tier – provides user sessions connectivity to applications</w:t>
      </w:r>
    </w:p>
    <w:p w:rsidR="00905739" w:rsidRDefault="00905739" w:rsidP="00905739">
      <w:pPr>
        <w:pStyle w:val="ListParagraph"/>
        <w:numPr>
          <w:ilvl w:val="1"/>
          <w:numId w:val="5"/>
        </w:numPr>
      </w:pPr>
      <w:r>
        <w:t>The application tier – load balancing and processing of requests, managing storage of customer application data</w:t>
      </w:r>
    </w:p>
    <w:p w:rsidR="00905739" w:rsidRDefault="00905739" w:rsidP="00905739">
      <w:pPr>
        <w:pStyle w:val="ListParagraph"/>
        <w:numPr>
          <w:ilvl w:val="1"/>
          <w:numId w:val="5"/>
        </w:numPr>
      </w:pPr>
      <w:r>
        <w:t>The data tier</w:t>
      </w:r>
    </w:p>
    <w:p w:rsidR="00905739" w:rsidRDefault="00905739" w:rsidP="00905739">
      <w:pPr>
        <w:keepNext/>
      </w:pPr>
      <w:r>
        <w:rPr>
          <w:noProof/>
          <w:lang w:eastAsia="en-GB"/>
        </w:rPr>
        <w:drawing>
          <wp:inline distT="0" distB="0" distL="0" distR="0" wp14:anchorId="09442138" wp14:editId="15BB2049">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7">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w:t>
        </w:r>
      </w:fldSimple>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905739" w:rsidP="00905739"/>
    <w:p w:rsidR="00905739" w:rsidRDefault="00905739" w:rsidP="00905739"/>
    <w:p w:rsidR="00905739" w:rsidRDefault="00905739" w:rsidP="00905739"/>
    <w:p w:rsidR="00905739" w:rsidRDefault="00905739" w:rsidP="00905739">
      <w:pPr>
        <w:pStyle w:val="Heading4"/>
      </w:pPr>
      <w:r>
        <w:t xml:space="preserve">Working with IBM </w:t>
      </w:r>
      <w:proofErr w:type="spellStart"/>
      <w:r>
        <w:t>Cognos</w:t>
      </w:r>
      <w:proofErr w:type="spellEnd"/>
      <w:r>
        <w:t xml:space="preserve"> BI</w:t>
      </w:r>
    </w:p>
    <w:p w:rsidR="00905739" w:rsidRPr="00ED6C9C" w:rsidRDefault="00905739" w:rsidP="00905739"/>
    <w:p w:rsidR="00905739" w:rsidRDefault="00905739" w:rsidP="00905739">
      <w:r>
        <w:lastRenderedPageBreak/>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905739" w:rsidRDefault="00905739" w:rsidP="00905739">
      <w:r>
        <w:t xml:space="preserve">Web access point: IBM </w:t>
      </w:r>
      <w:proofErr w:type="spellStart"/>
      <w:r>
        <w:t>Cognos</w:t>
      </w:r>
      <w:proofErr w:type="spellEnd"/>
      <w:r>
        <w:t xml:space="preserve"> Connection, http://c-cog-dev-app-1/ibmcognos/</w:t>
      </w:r>
    </w:p>
    <w:p w:rsidR="00905739" w:rsidRDefault="00905739" w:rsidP="00905739"/>
    <w:p w:rsidR="00905739" w:rsidRDefault="00905739" w:rsidP="00905739">
      <w:pPr>
        <w:keepNext/>
      </w:pPr>
      <w:commentRangeStart w:id="21"/>
      <w:r>
        <w:rPr>
          <w:noProof/>
          <w:lang w:eastAsia="en-GB"/>
        </w:rPr>
        <w:drawing>
          <wp:inline distT="0" distB="0" distL="0" distR="0" wp14:anchorId="3FB8FD86" wp14:editId="36E2D0B3">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1"/>
      <w:r>
        <w:rPr>
          <w:rStyle w:val="CommentReference"/>
        </w:rPr>
        <w:commentReference w:id="21"/>
      </w:r>
    </w:p>
    <w:p w:rsidR="00905739" w:rsidRDefault="00905739" w:rsidP="00905739">
      <w:pPr>
        <w:pStyle w:val="Caption"/>
      </w:pPr>
      <w:r>
        <w:t xml:space="preserve">Figure </w:t>
      </w:r>
      <w:fldSimple w:instr=" SEQ Figure \* ARABIC ">
        <w:r w:rsidR="00F05749">
          <w:rPr>
            <w:noProof/>
          </w:rPr>
          <w:t>2</w:t>
        </w:r>
      </w:fldSimple>
      <w:r>
        <w:t xml:space="preserve"> Welcome page of IBM </w:t>
      </w:r>
      <w:proofErr w:type="spellStart"/>
      <w:r>
        <w:t>Cognos</w:t>
      </w:r>
      <w:proofErr w:type="spellEnd"/>
      <w:r>
        <w:t xml:space="preserve"> Connection 10.2.1 (web interface to the entire package)</w:t>
      </w:r>
    </w:p>
    <w:p w:rsidR="00905739" w:rsidRDefault="00905739" w:rsidP="00905739"/>
    <w:p w:rsidR="00905739" w:rsidRDefault="00905739" w:rsidP="00905739"/>
    <w:p w:rsidR="00905739" w:rsidRDefault="00905739" w:rsidP="00905739">
      <w:r>
        <w:t>From this welcome page you can start applications available within your license, e.g. Report Studio. The first step after starting Report Studio is a selection of data package.</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366D46C2" wp14:editId="19405140">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3</w:t>
        </w:r>
      </w:fldSimple>
      <w:r>
        <w:t xml:space="preserve"> Select data package for Report Studio</w:t>
      </w:r>
    </w:p>
    <w:p w:rsidR="00905739" w:rsidRDefault="00905739" w:rsidP="00905739"/>
    <w:p w:rsidR="00905739" w:rsidRDefault="00905739" w:rsidP="00905739"/>
    <w:p w:rsidR="00905739" w:rsidRDefault="00905739" w:rsidP="00905739"/>
    <w:p w:rsidR="00905739" w:rsidRDefault="00905739" w:rsidP="00905739">
      <w:r>
        <w:t>After selecting the data package, one can either open an existing report or start creating a new one. In the latter case, a number of templates are available.</w:t>
      </w:r>
    </w:p>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5379D6BF" wp14:editId="043036B5">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4</w:t>
        </w:r>
      </w:fldSimple>
      <w:r>
        <w:t xml:space="preserve"> Report Studio welcome page</w:t>
      </w:r>
    </w:p>
    <w:p w:rsidR="00905739" w:rsidRDefault="00905739" w:rsidP="00905739"/>
    <w:p w:rsidR="00905739" w:rsidRDefault="00905739" w:rsidP="00905739">
      <w:pPr>
        <w:keepNext/>
      </w:pPr>
      <w:r>
        <w:rPr>
          <w:noProof/>
          <w:lang w:eastAsia="en-GB"/>
        </w:rPr>
        <w:drawing>
          <wp:inline distT="0" distB="0" distL="0" distR="0" wp14:anchorId="48AF5EA6" wp14:editId="0ACED62F">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5</w:t>
        </w:r>
      </w:fldSimple>
      <w:r>
        <w:t xml:space="preserve"> </w:t>
      </w:r>
      <w:proofErr w:type="gramStart"/>
      <w:r>
        <w:t>Select</w:t>
      </w:r>
      <w:proofErr w:type="gramEnd"/>
      <w:r>
        <w:t xml:space="preserve"> a template</w:t>
      </w:r>
    </w:p>
    <w:p w:rsidR="00905739" w:rsidRDefault="00905739" w:rsidP="00905739"/>
    <w:p w:rsidR="00905739" w:rsidRDefault="00905739" w:rsidP="00905739">
      <w:r>
        <w:t>The following figure shows Report Studio with a blank report and Mosaic data loaded.</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3BFB6E50" wp14:editId="37C3D778">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6</w:t>
        </w:r>
      </w:fldSimple>
      <w:r>
        <w:t xml:space="preserve"> Blank template, Mosaic data loaded</w:t>
      </w:r>
    </w:p>
    <w:p w:rsidR="00905739" w:rsidRDefault="00905739" w:rsidP="00905739"/>
    <w:p w:rsidR="00905739" w:rsidRDefault="00905739" w:rsidP="00905739"/>
    <w:p w:rsidR="00905739" w:rsidRDefault="00905739" w:rsidP="00905739">
      <w:r>
        <w:t xml:space="preserve">IBM </w:t>
      </w:r>
      <w:proofErr w:type="spellStart"/>
      <w:r>
        <w:t>Cognos</w:t>
      </w:r>
      <w:proofErr w:type="spellEnd"/>
      <w:r>
        <w:t xml:space="preserve"> help </w:t>
      </w:r>
      <w:proofErr w:type="spellStart"/>
      <w:r>
        <w:t>center</w:t>
      </w:r>
      <w:proofErr w:type="spellEnd"/>
      <w:r>
        <w:t>: http://pic.dhe.ibm.com/infocenter/cogic/v1r0m0/index.jsp</w:t>
      </w:r>
    </w:p>
    <w:p w:rsidR="00905739" w:rsidRDefault="00905739" w:rsidP="00905739">
      <w:proofErr w:type="spellStart"/>
      <w:proofErr w:type="gramStart"/>
      <w:r>
        <w:t>google</w:t>
      </w:r>
      <w:proofErr w:type="spellEnd"/>
      <w:proofErr w:type="gramEnd"/>
      <w:r>
        <w:t xml:space="preserve">: </w:t>
      </w:r>
      <w:proofErr w:type="spellStart"/>
      <w:r>
        <w:t>ibm</w:t>
      </w:r>
      <w:proofErr w:type="spellEnd"/>
      <w:r>
        <w:t xml:space="preserve"> Business Intelligence Getting Started Guide</w:t>
      </w:r>
    </w:p>
    <w:p w:rsidR="00905739" w:rsidRDefault="00905739" w:rsidP="00905739">
      <w:proofErr w:type="gramStart"/>
      <w:r>
        <w:t>knowledge</w:t>
      </w:r>
      <w:proofErr w:type="gramEnd"/>
      <w:r>
        <w:t xml:space="preserve"> centre: http://www-01.ibm.com/support/knowledgecenter/#!/</w:t>
      </w:r>
    </w:p>
    <w:p w:rsidR="00905739" w:rsidRDefault="00905739" w:rsidP="00905739">
      <w:proofErr w:type="gramStart"/>
      <w:r>
        <w:t>workflow</w:t>
      </w:r>
      <w:proofErr w:type="gramEnd"/>
      <w:r>
        <w:t xml:space="preserve"> (</w:t>
      </w:r>
      <w:proofErr w:type="spellStart"/>
      <w:r>
        <w:t>cognos</w:t>
      </w:r>
      <w:proofErr w:type="spellEnd"/>
      <w:r>
        <w:t xml:space="preserve"> report studio guide, page 56):</w:t>
      </w:r>
    </w:p>
    <w:p w:rsidR="00905739" w:rsidRDefault="00905739" w:rsidP="00905739">
      <w:r>
        <w:t>Type of report you want to generate: Do you think about your data as a set of tables (relational) or a number of dimensions intersecting at cells (dimensional)</w:t>
      </w:r>
    </w:p>
    <w:p w:rsidR="00905739" w:rsidRDefault="00905739" w:rsidP="00905739"/>
    <w:p w:rsidR="00905739" w:rsidRDefault="00905739" w:rsidP="00905739">
      <w:r>
        <w:t xml:space="preserve">Alternatives to </w:t>
      </w:r>
      <w:proofErr w:type="spellStart"/>
      <w:r>
        <w:t>Cognos</w:t>
      </w:r>
      <w:proofErr w:type="spellEnd"/>
      <w:r>
        <w:t xml:space="preserve"> include:</w:t>
      </w:r>
    </w:p>
    <w:p w:rsidR="00905739" w:rsidRDefault="00905739" w:rsidP="00905739">
      <w:pPr>
        <w:pStyle w:val="ListParagraph"/>
        <w:numPr>
          <w:ilvl w:val="0"/>
          <w:numId w:val="14"/>
        </w:numPr>
        <w:rPr>
          <w:lang w:val="pl-PL"/>
        </w:rPr>
      </w:pPr>
      <w:proofErr w:type="spellStart"/>
      <w:proofErr w:type="gramStart"/>
      <w:r w:rsidRPr="00A430FF">
        <w:rPr>
          <w:lang w:val="pl-PL"/>
        </w:rPr>
        <w:t>Qlik</w:t>
      </w:r>
      <w:proofErr w:type="spellEnd"/>
      <w:r w:rsidRPr="00A430FF">
        <w:rPr>
          <w:lang w:val="pl-PL"/>
        </w:rPr>
        <w:t xml:space="preserve">  http</w:t>
      </w:r>
      <w:proofErr w:type="gramEnd"/>
      <w:r w:rsidRPr="00A430FF">
        <w:rPr>
          <w:lang w:val="pl-PL"/>
        </w:rPr>
        <w:t>://global.</w:t>
      </w:r>
      <w:proofErr w:type="gramStart"/>
      <w:r w:rsidRPr="00A430FF">
        <w:rPr>
          <w:lang w:val="pl-PL"/>
        </w:rPr>
        <w:t>qlik</w:t>
      </w:r>
      <w:proofErr w:type="gramEnd"/>
      <w:r w:rsidRPr="00A430FF">
        <w:rPr>
          <w:lang w:val="pl-PL"/>
        </w:rPr>
        <w:t>.</w:t>
      </w:r>
      <w:proofErr w:type="gramStart"/>
      <w:r w:rsidRPr="00A430FF">
        <w:rPr>
          <w:lang w:val="pl-PL"/>
        </w:rPr>
        <w:t>com</w:t>
      </w:r>
      <w:proofErr w:type="gramEnd"/>
      <w:r w:rsidRPr="00A430FF">
        <w:rPr>
          <w:lang w:val="pl-PL"/>
        </w:rPr>
        <w:t>/uk</w:t>
      </w:r>
    </w:p>
    <w:p w:rsidR="00905739" w:rsidRDefault="00905739" w:rsidP="00905739">
      <w:pPr>
        <w:pStyle w:val="ListParagraph"/>
        <w:numPr>
          <w:ilvl w:val="0"/>
          <w:numId w:val="14"/>
        </w:numPr>
        <w:rPr>
          <w:lang w:val="pl-PL"/>
        </w:rPr>
      </w:pPr>
      <w:r>
        <w:rPr>
          <w:lang w:val="pl-PL"/>
        </w:rPr>
        <w:t xml:space="preserve">CAFE – </w:t>
      </w:r>
      <w:proofErr w:type="spellStart"/>
      <w:r>
        <w:rPr>
          <w:lang w:val="pl-PL"/>
        </w:rPr>
        <w:t>cognos</w:t>
      </w:r>
      <w:proofErr w:type="spellEnd"/>
      <w:r>
        <w:rPr>
          <w:lang w:val="pl-PL"/>
        </w:rPr>
        <w:t xml:space="preserve"> </w:t>
      </w:r>
      <w:proofErr w:type="spellStart"/>
      <w:r>
        <w:rPr>
          <w:lang w:val="pl-PL"/>
        </w:rPr>
        <w:t>analysis</w:t>
      </w:r>
      <w:proofErr w:type="spellEnd"/>
      <w:r>
        <w:rPr>
          <w:lang w:val="pl-PL"/>
        </w:rPr>
        <w:t xml:space="preserve"> for Excel</w:t>
      </w:r>
    </w:p>
    <w:p w:rsidR="00905739" w:rsidRDefault="00905739" w:rsidP="00905739">
      <w:pPr>
        <w:pStyle w:val="ListParagraph"/>
        <w:numPr>
          <w:ilvl w:val="0"/>
          <w:numId w:val="14"/>
        </w:numPr>
      </w:pPr>
      <w:proofErr w:type="spellStart"/>
      <w:r w:rsidRPr="00A430FF">
        <w:t>Tableu</w:t>
      </w:r>
      <w:proofErr w:type="spellEnd"/>
      <w:r w:rsidRPr="00A430FF">
        <w:t xml:space="preserve">  http://www.tableau.com/</w:t>
      </w:r>
    </w:p>
    <w:p w:rsidR="00905739" w:rsidRDefault="00905739" w:rsidP="00905739"/>
    <w:p w:rsidR="00905739" w:rsidRDefault="00905739" w:rsidP="00905739">
      <w:proofErr w:type="spellStart"/>
      <w:r>
        <w:t>Cognos</w:t>
      </w:r>
      <w:proofErr w:type="spellEnd"/>
      <w:r>
        <w:t xml:space="preserve"> seems to be dealing well with ETL things, e.g. exporting data from many varied formats, the initial processing stage of integrating data</w:t>
      </w:r>
    </w:p>
    <w:p w:rsidR="00905739" w:rsidRDefault="00905739" w:rsidP="00905739"/>
    <w:p w:rsidR="00905739" w:rsidRDefault="00905739" w:rsidP="00905739">
      <w:r w:rsidRPr="009C2CFB">
        <w:t xml:space="preserve">- </w:t>
      </w:r>
      <w:proofErr w:type="gramStart"/>
      <w:r w:rsidRPr="009C2CFB">
        <w:t>handy</w:t>
      </w:r>
      <w:proofErr w:type="gramEnd"/>
      <w:r w:rsidRPr="009C2CFB">
        <w:t xml:space="preserve"> things about </w:t>
      </w:r>
      <w:proofErr w:type="spellStart"/>
      <w:r w:rsidRPr="009C2CFB">
        <w:t>Cognos</w:t>
      </w:r>
      <w:proofErr w:type="spellEnd"/>
      <w:r w:rsidRPr="009C2CFB">
        <w:t xml:space="preserve"> is that if you </w:t>
      </w:r>
      <w:proofErr w:type="spellStart"/>
      <w:r w:rsidRPr="009C2CFB">
        <w:t>cahnge</w:t>
      </w:r>
      <w:proofErr w:type="spellEnd"/>
      <w:r w:rsidRPr="009C2CFB">
        <w:t xml:space="preserve"> a  field in one place it automatically gets updated elsewhere</w:t>
      </w:r>
    </w:p>
    <w:p w:rsidR="00905739" w:rsidRDefault="00905739" w:rsidP="00905739"/>
    <w:p w:rsidR="00905739" w:rsidRPr="00A430FF" w:rsidRDefault="00905739" w:rsidP="00905739">
      <w:r w:rsidRPr="009C2CFB">
        <w:t xml:space="preserve">- </w:t>
      </w:r>
      <w:proofErr w:type="gramStart"/>
      <w:r w:rsidRPr="009C2CFB">
        <w:t>great</w:t>
      </w:r>
      <w:proofErr w:type="gramEnd"/>
      <w:r w:rsidRPr="009C2CFB">
        <w:t xml:space="preserve"> source: http://kb.mit.edu/confluence/display/istcontrib/Cognos+Report+Studio+-+Filtering+a+Report</w:t>
      </w:r>
    </w:p>
    <w:p w:rsidR="00905739" w:rsidRDefault="00905739" w:rsidP="00905739"/>
    <w:p w:rsidR="00905739" w:rsidRDefault="00905739" w:rsidP="00905739">
      <w:r w:rsidRPr="00773720">
        <w:t xml:space="preserve">- </w:t>
      </w:r>
      <w:proofErr w:type="gramStart"/>
      <w:r w:rsidRPr="00773720">
        <w:t>if</w:t>
      </w:r>
      <w:proofErr w:type="gramEnd"/>
      <w:r w:rsidRPr="00773720">
        <w:t xml:space="preserve"> you remove an item from report it's permanently removed (e.g. when working on a chart). In most cases you don't want it to be removed completely from the report, just from the chart. In that case, use cut instead.</w:t>
      </w:r>
    </w:p>
    <w:p w:rsidR="00905739" w:rsidRDefault="00905739" w:rsidP="00905739"/>
    <w:p w:rsidR="00905739" w:rsidRPr="00A430FF" w:rsidRDefault="00905739" w:rsidP="00905739"/>
    <w:p w:rsidR="00905739" w:rsidRDefault="00905739" w:rsidP="00905739">
      <w:pPr>
        <w:pStyle w:val="Heading2"/>
      </w:pPr>
      <w:bookmarkStart w:id="22" w:name="_Toc426142937"/>
      <w:r>
        <w:t>Define</w:t>
      </w:r>
      <w:bookmarkEnd w:id="22"/>
    </w:p>
    <w:p w:rsidR="00905739" w:rsidRDefault="00905739" w:rsidP="00905739"/>
    <w:p w:rsidR="00905739" w:rsidRDefault="00905739" w:rsidP="00905739">
      <w:proofErr w:type="gramStart"/>
      <w:r w:rsidRPr="008F6C84">
        <w:t>prototyping</w:t>
      </w:r>
      <w:proofErr w:type="gramEnd"/>
      <w:r w:rsidRPr="008F6C84">
        <w:t>, discussing my ideas, trying to narrow down</w:t>
      </w:r>
    </w:p>
    <w:p w:rsidR="00905739" w:rsidRDefault="00905739" w:rsidP="00905739">
      <w:pPr>
        <w:pStyle w:val="Heading3"/>
      </w:pPr>
      <w:bookmarkStart w:id="23" w:name="_Toc426142938"/>
      <w:r>
        <w:t>Preliminary activities</w:t>
      </w:r>
      <w:bookmarkEnd w:id="23"/>
    </w:p>
    <w:p w:rsidR="00905739" w:rsidRDefault="00905739" w:rsidP="00905739">
      <w:pPr>
        <w:pStyle w:val="Heading4"/>
      </w:pPr>
      <w:r>
        <w:t>Meetings in the Council</w:t>
      </w:r>
    </w:p>
    <w:p w:rsidR="00905739" w:rsidRDefault="00905739" w:rsidP="00905739"/>
    <w:p w:rsidR="00905739" w:rsidRDefault="00905739" w:rsidP="00905739">
      <w:pPr>
        <w:pStyle w:val="ListParagraph"/>
        <w:numPr>
          <w:ilvl w:val="0"/>
          <w:numId w:val="9"/>
        </w:numPr>
      </w:pPr>
      <w:r>
        <w:t>I developed a list of things that I could do</w:t>
      </w:r>
    </w:p>
    <w:p w:rsidR="00905739" w:rsidRDefault="00905739" w:rsidP="00905739">
      <w:pPr>
        <w:pStyle w:val="ListParagraph"/>
        <w:numPr>
          <w:ilvl w:val="0"/>
          <w:numId w:val="9"/>
        </w:numPr>
      </w:pPr>
      <w:r>
        <w:t>Sally suggested a specific topic (personas and CRM)</w:t>
      </w:r>
    </w:p>
    <w:p w:rsidR="00905739" w:rsidRPr="009826AE" w:rsidRDefault="00905739" w:rsidP="00905739"/>
    <w:p w:rsidR="00905739" w:rsidRDefault="00905739" w:rsidP="00905739">
      <w:pPr>
        <w:pStyle w:val="Heading4"/>
      </w:pPr>
      <w:r>
        <w:t>First iteration (proof-of-concept)</w:t>
      </w:r>
    </w:p>
    <w:p w:rsidR="00905739" w:rsidRDefault="00905739" w:rsidP="00905739"/>
    <w:p w:rsidR="00905739" w:rsidRDefault="00905739" w:rsidP="00905739"/>
    <w:p w:rsidR="00905739" w:rsidRDefault="00905739" w:rsidP="00905739">
      <w:r>
        <w:t>Proof of concept (first iteration, working with Kevin to see if it's even possible)</w:t>
      </w:r>
    </w:p>
    <w:p w:rsidR="00905739" w:rsidRDefault="00905739" w:rsidP="00905739">
      <w:r>
        <w:t xml:space="preserve">- </w:t>
      </w:r>
      <w:proofErr w:type="gramStart"/>
      <w:r>
        <w:t>we</w:t>
      </w:r>
      <w:proofErr w:type="gramEnd"/>
      <w:r>
        <w:t xml:space="preserve"> quickly exported some data from the CRM system</w:t>
      </w:r>
    </w:p>
    <w:p w:rsidR="00905739" w:rsidRDefault="00905739" w:rsidP="00905739">
      <w:r>
        <w:t>- tried to link it with Mosaic package</w:t>
      </w:r>
    </w:p>
    <w:p w:rsidR="00905739" w:rsidRDefault="00905739" w:rsidP="00905739">
      <w:r>
        <w:t>- failed</w:t>
      </w:r>
    </w:p>
    <w:p w:rsidR="00905739" w:rsidRDefault="00905739" w:rsidP="00905739">
      <w:r>
        <w:t>- I then got access to all the systems, I wanted to document what we tried to do and move on to other solutions (e.g. importing both datasets to MS Access, setting up a local database and populating it with the data , MS Excel, use Python scripts)</w:t>
      </w:r>
    </w:p>
    <w:p w:rsidR="00905739" w:rsidRDefault="00905739" w:rsidP="00905739">
      <w:r>
        <w:t>- I managed to solve the problem - create a new package</w:t>
      </w:r>
    </w:p>
    <w:p w:rsidR="00905739" w:rsidRDefault="00905739" w:rsidP="00905739">
      <w:r>
        <w:t>- played a bit creating reports</w:t>
      </w:r>
    </w:p>
    <w:p w:rsidR="00905739" w:rsidRDefault="00905739" w:rsidP="00905739"/>
    <w:p w:rsidR="00905739" w:rsidRDefault="00905739" w:rsidP="00905739"/>
    <w:p w:rsidR="00905739" w:rsidRDefault="00905739" w:rsidP="00905739">
      <w:pPr>
        <w:keepNext/>
      </w:pPr>
      <w:r>
        <w:rPr>
          <w:noProof/>
          <w:lang w:eastAsia="en-GB"/>
        </w:rPr>
        <w:drawing>
          <wp:inline distT="0" distB="0" distL="0" distR="0" wp14:anchorId="6F2DD95A" wp14:editId="4CF84BD4">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7</w:t>
        </w:r>
      </w:fldSimple>
      <w:r>
        <w:t xml:space="preserve"> Creating query</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6C81E0D9" wp14:editId="4D9BE70F">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905739">
      <w:pPr>
        <w:pStyle w:val="Caption"/>
      </w:pPr>
      <w:r>
        <w:t xml:space="preserve">Figure </w:t>
      </w:r>
      <w:r w:rsidR="00564C62">
        <w:fldChar w:fldCharType="begin"/>
      </w:r>
      <w:r w:rsidR="00564C62">
        <w:instrText xml:space="preserve"> SEQ Figure \* ARABIC </w:instrText>
      </w:r>
      <w:r w:rsidR="00564C62">
        <w:fldChar w:fldCharType="separate"/>
      </w:r>
      <w:proofErr w:type="gramStart"/>
      <w:r w:rsidR="00F05749">
        <w:rPr>
          <w:noProof/>
        </w:rPr>
        <w:t>8</w:t>
      </w:r>
      <w:r w:rsidR="00564C62">
        <w:rPr>
          <w:noProof/>
        </w:rPr>
        <w:fldChar w:fldCharType="end"/>
      </w:r>
      <w:r>
        <w:t xml:space="preserve"> First report</w:t>
      </w:r>
      <w:proofErr w:type="gramEnd"/>
      <w:r>
        <w:t xml:space="preserve"> - no analysis, plain CRM data</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70FBF899" wp14:editId="0D7CF0BC">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9</w:t>
        </w:r>
      </w:fldSimple>
      <w:r>
        <w:t xml:space="preserve"> second query</w:t>
      </w:r>
    </w:p>
    <w:p w:rsidR="00905739" w:rsidRDefault="00905739" w:rsidP="00905739"/>
    <w:p w:rsidR="00905739" w:rsidRDefault="00905739" w:rsidP="00905739">
      <w:pPr>
        <w:keepNext/>
      </w:pPr>
      <w:r>
        <w:rPr>
          <w:noProof/>
          <w:lang w:eastAsia="en-GB"/>
        </w:rPr>
        <w:lastRenderedPageBreak/>
        <w:drawing>
          <wp:inline distT="0" distB="0" distL="0" distR="0" wp14:anchorId="0D2C062F" wp14:editId="6CF60127">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0</w:t>
        </w:r>
      </w:fldSimple>
      <w:r>
        <w:t xml:space="preserve"> page layout</w:t>
      </w:r>
    </w:p>
    <w:p w:rsidR="00905739" w:rsidRDefault="00905739" w:rsidP="00905739"/>
    <w:p w:rsidR="00905739" w:rsidRDefault="00905739" w:rsidP="00905739">
      <w:pPr>
        <w:keepNext/>
      </w:pPr>
      <w:r>
        <w:rPr>
          <w:noProof/>
          <w:lang w:eastAsia="en-GB"/>
        </w:rPr>
        <w:lastRenderedPageBreak/>
        <w:drawing>
          <wp:inline distT="0" distB="0" distL="0" distR="0" wp14:anchorId="34972B55" wp14:editId="26662097">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1</w:t>
        </w:r>
      </w:fldSimple>
      <w:r>
        <w:t xml:space="preserve"> first chart</w:t>
      </w:r>
    </w:p>
    <w:p w:rsidR="00905739" w:rsidRDefault="00905739" w:rsidP="00905739"/>
    <w:p w:rsidR="00905739" w:rsidRDefault="00905739" w:rsidP="00905739">
      <w:pPr>
        <w:keepNext/>
      </w:pPr>
      <w:r>
        <w:rPr>
          <w:noProof/>
          <w:lang w:eastAsia="en-GB"/>
        </w:rPr>
        <w:lastRenderedPageBreak/>
        <w:drawing>
          <wp:inline distT="0" distB="0" distL="0" distR="0" wp14:anchorId="36FD09FD" wp14:editId="2474ED2D">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2</w:t>
        </w:r>
      </w:fldSimple>
      <w:r>
        <w:t xml:space="preserve"> first chart - data to confirm chart is valid</w:t>
      </w:r>
    </w:p>
    <w:p w:rsidR="00905739" w:rsidRDefault="00905739" w:rsidP="00905739"/>
    <w:p w:rsidR="00905739" w:rsidRDefault="00905739" w:rsidP="00905739">
      <w:pPr>
        <w:keepNext/>
      </w:pPr>
      <w:r>
        <w:rPr>
          <w:noProof/>
          <w:lang w:eastAsia="en-GB"/>
        </w:rPr>
        <w:lastRenderedPageBreak/>
        <w:drawing>
          <wp:inline distT="0" distB="0" distL="0" distR="0" wp14:anchorId="34BBAF04" wp14:editId="1F35F3DD">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905739">
      <w:pPr>
        <w:pStyle w:val="Caption"/>
      </w:pPr>
      <w:r>
        <w:t xml:space="preserve">Figure </w:t>
      </w:r>
      <w:r w:rsidR="00564C62">
        <w:fldChar w:fldCharType="begin"/>
      </w:r>
      <w:r w:rsidR="00564C62">
        <w:instrText xml:space="preserve"> SEQ Figure \* ARABIC </w:instrText>
      </w:r>
      <w:r w:rsidR="00564C62">
        <w:fldChar w:fldCharType="separate"/>
      </w:r>
      <w:proofErr w:type="gramStart"/>
      <w:r w:rsidR="00F05749">
        <w:rPr>
          <w:noProof/>
        </w:rPr>
        <w:t>13</w:t>
      </w:r>
      <w:r w:rsidR="00564C62">
        <w:rPr>
          <w:noProof/>
        </w:rPr>
        <w:fldChar w:fldCharType="end"/>
      </w:r>
      <w:r>
        <w:t xml:space="preserve"> first chart</w:t>
      </w:r>
      <w:proofErr w:type="gramEnd"/>
      <w:r>
        <w:t xml:space="preserve"> - date filter</w:t>
      </w:r>
    </w:p>
    <w:p w:rsidR="00905739" w:rsidRDefault="00905739" w:rsidP="00905739"/>
    <w:p w:rsidR="00905739" w:rsidRDefault="00905739" w:rsidP="00905739"/>
    <w:p w:rsidR="00905739" w:rsidRDefault="00905739" w:rsidP="00905739">
      <w:pPr>
        <w:keepNext/>
      </w:pPr>
      <w:r>
        <w:rPr>
          <w:noProof/>
          <w:lang w:eastAsia="en-GB"/>
        </w:rPr>
        <w:lastRenderedPageBreak/>
        <w:drawing>
          <wp:inline distT="0" distB="0" distL="0" distR="0" wp14:anchorId="73D91CBB" wp14:editId="6B301BA8">
            <wp:extent cx="5760720" cy="410591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count total.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05910"/>
                    </a:xfrm>
                    <a:prstGeom prst="rect">
                      <a:avLst/>
                    </a:prstGeom>
                  </pic:spPr>
                </pic:pic>
              </a:graphicData>
            </a:graphic>
          </wp:inline>
        </w:drawing>
      </w:r>
    </w:p>
    <w:p w:rsidR="00905739" w:rsidRDefault="00905739" w:rsidP="00905739">
      <w:pPr>
        <w:pStyle w:val="Caption"/>
      </w:pPr>
      <w:r>
        <w:t xml:space="preserve">Figure </w:t>
      </w:r>
      <w:r w:rsidR="00564C62">
        <w:fldChar w:fldCharType="begin"/>
      </w:r>
      <w:r w:rsidR="00564C62">
        <w:instrText xml:space="preserve"> SEQ Figure \* ARABIC </w:instrText>
      </w:r>
      <w:r w:rsidR="00564C62">
        <w:fldChar w:fldCharType="separate"/>
      </w:r>
      <w:proofErr w:type="gramStart"/>
      <w:r w:rsidR="00F05749">
        <w:rPr>
          <w:noProof/>
        </w:rPr>
        <w:t>14</w:t>
      </w:r>
      <w:r w:rsidR="00564C62">
        <w:rPr>
          <w:noProof/>
        </w:rPr>
        <w:fldChar w:fldCharType="end"/>
      </w:r>
      <w:r>
        <w:t xml:space="preserve"> first chart</w:t>
      </w:r>
      <w:proofErr w:type="gramEnd"/>
      <w:r>
        <w:t xml:space="preserve"> - count total</w:t>
      </w:r>
    </w:p>
    <w:p w:rsidR="00905739" w:rsidRDefault="00905739" w:rsidP="00905739"/>
    <w:p w:rsidR="00905739" w:rsidRDefault="00905739" w:rsidP="00905739">
      <w:pPr>
        <w:keepNext/>
      </w:pPr>
      <w:r>
        <w:rPr>
          <w:noProof/>
          <w:lang w:eastAsia="en-GB"/>
        </w:rPr>
        <w:lastRenderedPageBreak/>
        <w:drawing>
          <wp:inline distT="0" distB="0" distL="0" distR="0" wp14:anchorId="2FA1E143" wp14:editId="704B8A19">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905739">
      <w:pPr>
        <w:pStyle w:val="Caption"/>
      </w:pPr>
      <w:r>
        <w:t xml:space="preserve">Figure </w:t>
      </w:r>
      <w:r w:rsidR="00564C62">
        <w:fldChar w:fldCharType="begin"/>
      </w:r>
      <w:r w:rsidR="00564C62">
        <w:instrText xml:space="preserve"> SEQ Figure \* ARABIC </w:instrText>
      </w:r>
      <w:r w:rsidR="00564C62">
        <w:fldChar w:fldCharType="separate"/>
      </w:r>
      <w:proofErr w:type="gramStart"/>
      <w:r w:rsidR="00F05749">
        <w:rPr>
          <w:noProof/>
        </w:rPr>
        <w:t>15</w:t>
      </w:r>
      <w:r w:rsidR="00564C62">
        <w:rPr>
          <w:noProof/>
        </w:rPr>
        <w:fldChar w:fldCharType="end"/>
      </w:r>
      <w:r>
        <w:t xml:space="preserve"> first chart</w:t>
      </w:r>
      <w:proofErr w:type="gramEnd"/>
      <w:r>
        <w:t xml:space="preserve"> - other dimension</w:t>
      </w:r>
    </w:p>
    <w:p w:rsidR="00905739" w:rsidRDefault="00905739" w:rsidP="00905739"/>
    <w:p w:rsidR="00905739" w:rsidRDefault="00905739" w:rsidP="00905739">
      <w:pPr>
        <w:keepNext/>
      </w:pPr>
      <w:r>
        <w:rPr>
          <w:noProof/>
          <w:lang w:eastAsia="en-GB"/>
        </w:rPr>
        <w:lastRenderedPageBreak/>
        <w:drawing>
          <wp:inline distT="0" distB="0" distL="0" distR="0" wp14:anchorId="1CFDDB38" wp14:editId="51CFA9D1">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6</w:t>
        </w:r>
      </w:fldSimple>
      <w:r>
        <w:t xml:space="preserve"> second chart – group category, all subjects, entire May, zoom in to legend</w:t>
      </w:r>
    </w:p>
    <w:p w:rsidR="00905739" w:rsidRDefault="00905739" w:rsidP="00905739"/>
    <w:p w:rsidR="00905739" w:rsidRDefault="00905739" w:rsidP="00905739"/>
    <w:p w:rsidR="00905739" w:rsidRDefault="00905739" w:rsidP="00905739">
      <w:pPr>
        <w:keepNext/>
      </w:pPr>
      <w:r>
        <w:rPr>
          <w:noProof/>
          <w:lang w:eastAsia="en-GB"/>
        </w:rPr>
        <w:drawing>
          <wp:inline distT="0" distB="0" distL="0" distR="0" wp14:anchorId="26B292CA" wp14:editId="2BB61D62">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905739">
      <w:pPr>
        <w:pStyle w:val="Caption"/>
      </w:pPr>
      <w:r>
        <w:t xml:space="preserve">Figure </w:t>
      </w:r>
      <w:r w:rsidR="00564C62">
        <w:fldChar w:fldCharType="begin"/>
      </w:r>
      <w:r w:rsidR="00564C62">
        <w:instrText xml:space="preserve"> SEQ Figure \* ARABIC </w:instrText>
      </w:r>
      <w:r w:rsidR="00564C62">
        <w:fldChar w:fldCharType="separate"/>
      </w:r>
      <w:proofErr w:type="gramStart"/>
      <w:r w:rsidR="00F05749">
        <w:rPr>
          <w:noProof/>
        </w:rPr>
        <w:t>17</w:t>
      </w:r>
      <w:r w:rsidR="00564C62">
        <w:rPr>
          <w:noProof/>
        </w:rPr>
        <w:fldChar w:fldCharType="end"/>
      </w:r>
      <w:r>
        <w:t xml:space="preserve"> third chart</w:t>
      </w:r>
      <w:proofErr w:type="gramEnd"/>
      <w:r>
        <w:t xml:space="preserve"> - group code, all subjects</w:t>
      </w:r>
    </w:p>
    <w:p w:rsidR="00905739" w:rsidRDefault="00905739" w:rsidP="00905739"/>
    <w:p w:rsidR="00905739" w:rsidRDefault="00905739" w:rsidP="00905739">
      <w:pPr>
        <w:keepNext/>
      </w:pPr>
      <w:r>
        <w:rPr>
          <w:noProof/>
          <w:lang w:eastAsia="en-GB"/>
        </w:rPr>
        <w:drawing>
          <wp:inline distT="0" distB="0" distL="0" distR="0" wp14:anchorId="049215D1" wp14:editId="735BA4E6">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8</w:t>
        </w:r>
      </w:fldSimple>
      <w:r>
        <w:t xml:space="preserve"> fourth</w:t>
      </w:r>
      <w:r w:rsidRPr="00114098">
        <w:t xml:space="preserve"> chart - </w:t>
      </w:r>
      <w:r>
        <w:t>group code, missed bins, recycling bags (4 categories)</w:t>
      </w:r>
    </w:p>
    <w:p w:rsidR="00905739" w:rsidRDefault="00905739" w:rsidP="00905739"/>
    <w:p w:rsidR="00905739" w:rsidRPr="00A06C67" w:rsidRDefault="00905739" w:rsidP="00905739"/>
    <w:p w:rsidR="00905739" w:rsidRDefault="00905739" w:rsidP="00905739">
      <w:pPr>
        <w:pStyle w:val="Heading4"/>
      </w:pPr>
      <w:r>
        <w:lastRenderedPageBreak/>
        <w:t>Problems</w:t>
      </w:r>
    </w:p>
    <w:p w:rsidR="00905739" w:rsidRDefault="00905739" w:rsidP="00905739">
      <w:pPr>
        <w:pStyle w:val="Heading5"/>
      </w:pPr>
      <w:r>
        <w:t>Linking problem</w:t>
      </w:r>
    </w:p>
    <w:p w:rsidR="00905739" w:rsidRDefault="00905739" w:rsidP="00905739"/>
    <w:p w:rsidR="00905739" w:rsidRDefault="00905739" w:rsidP="00905739">
      <w:r>
        <w:t>I considered getting an extract from CRM and Mosaic, populating an SQL database (on my machine) and conducting analysis using Python libraries:</w:t>
      </w:r>
    </w:p>
    <w:p w:rsidR="00905739" w:rsidRDefault="00905739" w:rsidP="00905739">
      <w:r>
        <w:t xml:space="preserve">The datasets would be significantly </w:t>
      </w:r>
      <w:proofErr w:type="gramStart"/>
      <w:r>
        <w:t>limited,</w:t>
      </w:r>
      <w:proofErr w:type="gramEnd"/>
      <w:r>
        <w:t xml:space="preserve"> the entire project would not be as interesting to CEC.</w:t>
      </w:r>
    </w:p>
    <w:p w:rsidR="00905739" w:rsidRDefault="00905739" w:rsidP="00905739"/>
    <w:p w:rsidR="00905739" w:rsidRDefault="00905739" w:rsidP="00905739">
      <w:r>
        <w:t xml:space="preserve">IBM </w:t>
      </w:r>
      <w:proofErr w:type="spellStart"/>
      <w:r>
        <w:t>cognos</w:t>
      </w:r>
      <w:proofErr w:type="spellEnd"/>
      <w:r>
        <w:t xml:space="preserve"> link problem:</w:t>
      </w:r>
    </w:p>
    <w:p w:rsidR="00905739" w:rsidRDefault="00905739" w:rsidP="00905739">
      <w:r>
        <w:t xml:space="preserve">1. </w:t>
      </w:r>
      <w:proofErr w:type="gramStart"/>
      <w:r>
        <w:t>welcome</w:t>
      </w:r>
      <w:proofErr w:type="gramEnd"/>
      <w:r>
        <w:t xml:space="preserve"> page</w:t>
      </w:r>
    </w:p>
    <w:p w:rsidR="00905739" w:rsidRDefault="00905739" w:rsidP="00905739">
      <w:r>
        <w:t>2. Launch the "Report Studio" app from the list menu on the right</w:t>
      </w:r>
    </w:p>
    <w:p w:rsidR="00905739" w:rsidRDefault="00905739" w:rsidP="00905739">
      <w:r>
        <w:t>3. Select the Mosaic package</w:t>
      </w:r>
    </w:p>
    <w:p w:rsidR="00905739" w:rsidRDefault="00905739" w:rsidP="00905739">
      <w:r>
        <w:t>4. Start a new report</w:t>
      </w:r>
    </w:p>
    <w:p w:rsidR="00905739" w:rsidRDefault="00905739" w:rsidP="00905739">
      <w:r>
        <w:t>5. Select the type of report</w:t>
      </w:r>
    </w:p>
    <w:p w:rsidR="00905739" w:rsidRDefault="00905739" w:rsidP="00905739">
      <w:r>
        <w:t xml:space="preserve"> </w:t>
      </w:r>
    </w:p>
    <w:p w:rsidR="00905739" w:rsidRDefault="00905739" w:rsidP="00905739"/>
    <w:p w:rsidR="00905739" w:rsidRDefault="00905739" w:rsidP="00905739">
      <w:pPr>
        <w:keepNext/>
      </w:pPr>
      <w:r>
        <w:rPr>
          <w:noProof/>
          <w:lang w:eastAsia="en-GB"/>
        </w:rPr>
        <w:drawing>
          <wp:inline distT="0" distB="0" distL="0" distR="0" wp14:anchorId="1DD211AE" wp14:editId="1EFCF915">
            <wp:extent cx="5760720" cy="30346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3034665"/>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19</w:t>
        </w:r>
      </w:fldSimple>
      <w:r>
        <w:t xml:space="preserve"> Importing CRM data into Report Studio with Mosaic loaded</w:t>
      </w:r>
    </w:p>
    <w:p w:rsidR="00905739" w:rsidRDefault="00905739" w:rsidP="00905739"/>
    <w:p w:rsidR="00905739" w:rsidRDefault="00905739" w:rsidP="00905739">
      <w:pPr>
        <w:keepNext/>
      </w:pPr>
      <w:r>
        <w:rPr>
          <w:noProof/>
          <w:lang w:eastAsia="en-GB"/>
        </w:rPr>
        <w:lastRenderedPageBreak/>
        <w:drawing>
          <wp:inline distT="0" distB="0" distL="0" distR="0" wp14:anchorId="69EC6F4C" wp14:editId="2E769A31">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905739">
      <w:pPr>
        <w:pStyle w:val="Caption"/>
      </w:pPr>
      <w:r>
        <w:t xml:space="preserve">Figure </w:t>
      </w:r>
      <w:fldSimple w:instr=" SEQ Figure \* ARABIC ">
        <w:r w:rsidR="00F05749">
          <w:rPr>
            <w:noProof/>
          </w:rPr>
          <w:t>20</w:t>
        </w:r>
      </w:fldSimple>
      <w:r>
        <w:t xml:space="preserve"> Importing CRM data to Report Studio, Mosaic loaded, second step - link problem</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r>
        <w:t xml:space="preserve">We used IBM </w:t>
      </w:r>
      <w:proofErr w:type="spellStart"/>
      <w:r>
        <w:t>Cognos</w:t>
      </w:r>
      <w:proofErr w:type="spellEnd"/>
      <w:r>
        <w:t xml:space="preserve"> Report Studio. There was a package already created containing Mosaic data. There are different packages (see </w:t>
      </w:r>
      <w:proofErr w:type="spellStart"/>
      <w:r>
        <w:t>prtscrn</w:t>
      </w:r>
      <w:proofErr w:type="spellEnd"/>
      <w:r>
        <w:t xml:space="preserve">). </w:t>
      </w:r>
      <w:proofErr w:type="gramStart"/>
      <w:r>
        <w:t>they</w:t>
      </w:r>
      <w:proofErr w:type="gramEnd"/>
      <w:r>
        <w:t xml:space="preserve"> can also be launched from the web interface (My folders, Public folders). It's just a different way of launching it.</w:t>
      </w:r>
    </w:p>
    <w:p w:rsidR="00905739" w:rsidRDefault="00905739" w:rsidP="00905739">
      <w:r>
        <w:t xml:space="preserve">We were trying to import data using Manage External Data and create links between the two. The package is not overwritten, there is another copy created containing Mosaic and CRM. Administrator sets the limit for the number of possible packages created (ask Kevin about the number, it was created by the 3rd party </w:t>
      </w:r>
      <w:proofErr w:type="spellStart"/>
      <w:r>
        <w:t>administartor</w:t>
      </w:r>
      <w:proofErr w:type="spellEnd"/>
      <w:r>
        <w:t>).</w:t>
      </w:r>
    </w:p>
    <w:p w:rsidR="00905739" w:rsidRDefault="00905739" w:rsidP="00905739"/>
    <w:p w:rsidR="00905739" w:rsidRDefault="00905739" w:rsidP="00905739">
      <w:r>
        <w:t>https://www-304.ibm.com/support/knowledgecenter/#!/SSEP7J_10.2.2/com.ibm.swg.ba.cognos.ug_cr_rptstd.10.2.2.doc/c_rs_cwa_mng_ext_dta.html</w:t>
      </w:r>
    </w:p>
    <w:p w:rsidR="00905739" w:rsidRDefault="00905739" w:rsidP="00905739"/>
    <w:p w:rsidR="00905739" w:rsidRDefault="00905739" w:rsidP="00905739">
      <w:r>
        <w:t xml:space="preserve"> </w:t>
      </w:r>
    </w:p>
    <w:p w:rsidR="00905739" w:rsidRDefault="00905739" w:rsidP="00905739">
      <w:proofErr w:type="gramStart"/>
      <w:r>
        <w:t>the</w:t>
      </w:r>
      <w:proofErr w:type="gramEnd"/>
      <w:r>
        <w:t xml:space="preserve"> limit of 20000 entries is not </w:t>
      </w:r>
      <w:proofErr w:type="spellStart"/>
      <w:r>
        <w:t>Concil</w:t>
      </w:r>
      <w:proofErr w:type="spellEnd"/>
      <w:r>
        <w:t xml:space="preserve"> specific  it's actually a limit on </w:t>
      </w:r>
      <w:proofErr w:type="spellStart"/>
      <w:r>
        <w:t>Cognos</w:t>
      </w:r>
      <w:proofErr w:type="spellEnd"/>
      <w:r>
        <w:t>, source: https://www-304.ibm.com/support/knowledgecenter/#!/SSEP7J_10.2.2/com.ibm.swg.ba.cognos.ug_cr_rptstd.10.2.2.doc/c_prep_ext_data.html%23prep_ext_data</w:t>
      </w:r>
    </w:p>
    <w:p w:rsidR="00905739" w:rsidRDefault="00905739" w:rsidP="00905739"/>
    <w:p w:rsidR="00905739" w:rsidRDefault="00905739" w:rsidP="00905739"/>
    <w:p w:rsidR="00905739" w:rsidRDefault="00905739" w:rsidP="00905739">
      <w:proofErr w:type="gramStart"/>
      <w:r>
        <w:t>website</w:t>
      </w:r>
      <w:proofErr w:type="gramEnd"/>
      <w:r>
        <w:t xml:space="preserve"> with the solution:</w:t>
      </w:r>
    </w:p>
    <w:p w:rsidR="00905739" w:rsidRDefault="00905739" w:rsidP="00905739">
      <w:r>
        <w:t>https://www-304.ibm.com/support/knowledgecenter/#!/SSEP7J_10.2.2/com.ibm.swg.ba.cognos.ug_cr_rptstd.10.2.2.doc/t_id_rs_persdat_161mapdata.html%23id_rs_persdat_161MapData</w:t>
      </w:r>
    </w:p>
    <w:p w:rsidR="00905739" w:rsidRDefault="00905739" w:rsidP="00905739"/>
    <w:p w:rsidR="00905739" w:rsidRDefault="00905739" w:rsidP="00905739"/>
    <w:p w:rsidR="00905739" w:rsidRDefault="00905739" w:rsidP="00905739">
      <w:pPr>
        <w:pStyle w:val="Heading5"/>
      </w:pPr>
      <w:r>
        <w:t xml:space="preserve">CRM data inconsistencies </w:t>
      </w:r>
    </w:p>
    <w:p w:rsidR="00905739" w:rsidRDefault="00905739" w:rsidP="00905739"/>
    <w:p w:rsidR="00905739" w:rsidRDefault="00905739" w:rsidP="00905739">
      <w:r>
        <w:t>Problems to solve:</w:t>
      </w:r>
    </w:p>
    <w:p w:rsidR="00905739" w:rsidRDefault="00905739" w:rsidP="00905739">
      <w:r>
        <w:t xml:space="preserve">- </w:t>
      </w:r>
      <w:proofErr w:type="gramStart"/>
      <w:r>
        <w:t>when</w:t>
      </w:r>
      <w:proofErr w:type="gramEnd"/>
      <w:r>
        <w:t xml:space="preserve"> I work on a query and put a filter on data, generate report, save file, everything works fine. Then I use the same file to work on another report and start from removing the filter - when I run the report then the dates are still filtered.</w:t>
      </w:r>
    </w:p>
    <w:p w:rsidR="00905739" w:rsidRDefault="00905739" w:rsidP="00905739"/>
    <w:p w:rsidR="00905739" w:rsidRDefault="00905739" w:rsidP="00905739">
      <w:r>
        <w:t>- duplicate fields in CRM data ('UPRN', 'second UPRN', 'UPRN 2')</w:t>
      </w:r>
    </w:p>
    <w:p w:rsidR="00905739" w:rsidRDefault="00905739" w:rsidP="00905739">
      <w:r>
        <w:t xml:space="preserve">- </w:t>
      </w:r>
      <w:proofErr w:type="gramStart"/>
      <w:r>
        <w:t>what’s</w:t>
      </w:r>
      <w:proofErr w:type="gramEnd"/>
      <w:r>
        <w:t xml:space="preserve"> the difference between UPRN and UCRN</w:t>
      </w:r>
    </w:p>
    <w:p w:rsidR="00905739" w:rsidRDefault="00905739" w:rsidP="00905739"/>
    <w:p w:rsidR="00905739" w:rsidRDefault="00905739" w:rsidP="00905739">
      <w:r>
        <w:t xml:space="preserve">- </w:t>
      </w:r>
      <w:proofErr w:type="gramStart"/>
      <w:r>
        <w:t>what's</w:t>
      </w:r>
      <w:proofErr w:type="gramEnd"/>
      <w:r>
        <w:t xml:space="preserve"> the difference between 'subject' and 'product hierarchy'?</w:t>
      </w:r>
    </w:p>
    <w:p w:rsidR="00905739" w:rsidRDefault="00905739" w:rsidP="00905739"/>
    <w:p w:rsidR="00905739" w:rsidRDefault="00905739" w:rsidP="00905739">
      <w:proofErr w:type="gramStart"/>
      <w:r>
        <w:t>- duplicate values in field 'subject' ('Recycling bins or bags', 'Recycling bags or bins').</w:t>
      </w:r>
      <w:proofErr w:type="gramEnd"/>
      <w:r>
        <w:t xml:space="preserve"> It's not that one value is not used and the other is. There are entries all throughout May for both.</w:t>
      </w:r>
    </w:p>
    <w:p w:rsidR="00905739" w:rsidRDefault="00905739" w:rsidP="00905739"/>
    <w:p w:rsidR="00905739" w:rsidRDefault="00905739" w:rsidP="00905739"/>
    <w:p w:rsidR="00905739" w:rsidRPr="004B011D" w:rsidRDefault="00905739" w:rsidP="00905739"/>
    <w:p w:rsidR="00905739" w:rsidRDefault="00905739" w:rsidP="00905739">
      <w:pPr>
        <w:pStyle w:val="Heading5"/>
      </w:pPr>
      <w:r>
        <w:t>Other problems</w:t>
      </w:r>
    </w:p>
    <w:p w:rsidR="00905739" w:rsidRDefault="00905739" w:rsidP="00905739"/>
    <w:p w:rsidR="00905739" w:rsidRDefault="00905739" w:rsidP="00905739">
      <w:pPr>
        <w:pStyle w:val="ListParagraph"/>
        <w:numPr>
          <w:ilvl w:val="0"/>
          <w:numId w:val="9"/>
        </w:numPr>
      </w:pPr>
      <w:r>
        <w:t>Lack of pass to CEC, Not having a laptop from CEC with network ID</w:t>
      </w:r>
    </w:p>
    <w:p w:rsidR="00905739" w:rsidRDefault="00905739" w:rsidP="00905739">
      <w:pPr>
        <w:pStyle w:val="ListParagraph"/>
        <w:numPr>
          <w:ilvl w:val="0"/>
          <w:numId w:val="9"/>
        </w:numPr>
      </w:pPr>
      <w:r>
        <w:t xml:space="preserve">Lack of access to </w:t>
      </w:r>
      <w:proofErr w:type="spellStart"/>
      <w:r>
        <w:t>Cognos</w:t>
      </w:r>
      <w:proofErr w:type="spellEnd"/>
    </w:p>
    <w:p w:rsidR="00905739" w:rsidRDefault="00905739" w:rsidP="00905739">
      <w:pPr>
        <w:pStyle w:val="ListParagraph"/>
        <w:numPr>
          <w:ilvl w:val="0"/>
          <w:numId w:val="9"/>
        </w:numPr>
      </w:pPr>
      <w:r>
        <w:t>Lack of access to CRM (</w:t>
      </w:r>
      <w:proofErr w:type="spellStart"/>
      <w:r>
        <w:t>RightNow</w:t>
      </w:r>
      <w:proofErr w:type="spellEnd"/>
      <w:r>
        <w:t>)</w:t>
      </w:r>
    </w:p>
    <w:p w:rsidR="00905739" w:rsidRDefault="00905739" w:rsidP="00905739">
      <w:pPr>
        <w:pStyle w:val="ListParagraph"/>
        <w:numPr>
          <w:ilvl w:val="0"/>
          <w:numId w:val="9"/>
        </w:numPr>
      </w:pPr>
      <w:r>
        <w:t>Not knowing (and not knowing who knows) the structure of the database in CRM system</w:t>
      </w:r>
    </w:p>
    <w:p w:rsidR="00905739" w:rsidRPr="00A06C67" w:rsidRDefault="00905739" w:rsidP="00905739">
      <w:pPr>
        <w:pStyle w:val="ListParagraph"/>
        <w:numPr>
          <w:ilvl w:val="0"/>
          <w:numId w:val="9"/>
        </w:numPr>
      </w:pPr>
      <w:r>
        <w:lastRenderedPageBreak/>
        <w:t>In many cases there was no knowledge of what was done a few months ago (e.g. “there are some profiles in the Council” – it turns out those were Mosaic profiles)</w:t>
      </w:r>
    </w:p>
    <w:p w:rsidR="00905739" w:rsidRDefault="00905739" w:rsidP="00905739"/>
    <w:p w:rsidR="00905739" w:rsidRDefault="00905739" w:rsidP="00905739">
      <w:pPr>
        <w:pStyle w:val="Heading3"/>
      </w:pPr>
      <w:bookmarkStart w:id="24" w:name="_Toc426142939"/>
      <w:r>
        <w:t>Designing of the solution</w:t>
      </w:r>
      <w:bookmarkEnd w:id="24"/>
    </w:p>
    <w:p w:rsidR="00905739" w:rsidRDefault="00905739" w:rsidP="00905739"/>
    <w:p w:rsidR="00905739" w:rsidRDefault="0008338D" w:rsidP="00905739">
      <w:r>
        <w:t>Describe design decisions I had to make</w:t>
      </w:r>
    </w:p>
    <w:p w:rsidR="0008338D" w:rsidRPr="00A06C67" w:rsidRDefault="0008338D" w:rsidP="00905739">
      <w:r w:rsidRPr="0008338D">
        <w:t>The clients were interested in this dataset, if I had more time I might have be more selective about the incidents table</w:t>
      </w:r>
    </w:p>
    <w:p w:rsidR="00745918" w:rsidRDefault="00745918" w:rsidP="00745918">
      <w:pPr>
        <w:pStyle w:val="Heading3"/>
      </w:pPr>
      <w:bookmarkStart w:id="25" w:name="_Toc426142941"/>
      <w:bookmarkStart w:id="26" w:name="_Toc426142940"/>
      <w:r>
        <w:t>Analysis objectives (questions to be answered)</w:t>
      </w:r>
      <w:bookmarkEnd w:id="25"/>
    </w:p>
    <w:p w:rsidR="00745918" w:rsidRDefault="00745918" w:rsidP="00745918">
      <w:r>
        <w:t>The initial reports served as a learning experience during which I became familiar with systems available at the Council. I also got the necessary access rights and gained a better understanding of what kind of analysis is possible.</w:t>
      </w:r>
    </w:p>
    <w:p w:rsidR="00745918" w:rsidRDefault="00745918" w:rsidP="00745918">
      <w:r>
        <w:t>I had some ideas for the analysis that would be interesting from the perspective of a person implementing or improving transactions at the Council. After some discussions I created the following list of reports that were subsequently generated:</w:t>
      </w:r>
    </w:p>
    <w:p w:rsidR="00745918" w:rsidRDefault="00745918" w:rsidP="00745918">
      <w:pPr>
        <w:pStyle w:val="ListParagraph"/>
        <w:numPr>
          <w:ilvl w:val="0"/>
          <w:numId w:val="16"/>
        </w:numPr>
      </w:pPr>
      <w:r>
        <w:t>Cases of intentional use of multiple channels for the same issue</w:t>
      </w:r>
    </w:p>
    <w:p w:rsidR="00745918" w:rsidRDefault="00745918" w:rsidP="00745918">
      <w:pPr>
        <w:pStyle w:val="ListParagraph"/>
        <w:numPr>
          <w:ilvl w:val="0"/>
          <w:numId w:val="16"/>
        </w:numPr>
      </w:pPr>
      <w:r>
        <w:t>Patterns of behaviour across different channels</w:t>
      </w:r>
    </w:p>
    <w:p w:rsidR="00745918" w:rsidRDefault="00745918" w:rsidP="00745918">
      <w:pPr>
        <w:pStyle w:val="ListParagraph"/>
        <w:numPr>
          <w:ilvl w:val="0"/>
          <w:numId w:val="16"/>
        </w:numPr>
      </w:pPr>
      <w:r>
        <w:t>Who are the primary users of CEC services</w:t>
      </w:r>
    </w:p>
    <w:p w:rsidR="00745918" w:rsidRDefault="00745918" w:rsidP="00745918">
      <w:r>
        <w:t>The following subchapters provide more information on each of these points.</w:t>
      </w:r>
    </w:p>
    <w:p w:rsidR="00745918" w:rsidRDefault="00745918" w:rsidP="00745918">
      <w:pPr>
        <w:pStyle w:val="Heading4"/>
      </w:pPr>
      <w:r>
        <w:t>Report 1 - cases of intentional use of multiple channels for the same issue</w:t>
      </w:r>
    </w:p>
    <w:p w:rsidR="00745918" w:rsidRDefault="00745918" w:rsidP="00745918">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745918">
      <w:r>
        <w:t>The underlying assumption is that entries in the CRM system will not be identified as related to the same problem and that time of delivery differs across different channels.</w:t>
      </w:r>
    </w:p>
    <w:p w:rsidR="00745918" w:rsidRDefault="00745918" w:rsidP="00745918">
      <w:r>
        <w:t>The purpose of this analysis is not to provide evidence about the assumptions being right or wrong, but to verify if such behaviour exists among receivers of the Council services.</w:t>
      </w:r>
    </w:p>
    <w:p w:rsidR="00745918" w:rsidRPr="00C15CD4" w:rsidRDefault="00745918" w:rsidP="00745918">
      <w:pPr>
        <w:pStyle w:val="Heading4"/>
      </w:pPr>
      <w:r>
        <w:t>Report 2 - patterns of behaviour across different channels</w:t>
      </w:r>
    </w:p>
    <w:p w:rsidR="00745918" w:rsidRDefault="00745918" w:rsidP="00745918">
      <w:r>
        <w:t>The purpose of this analysis is to understand patterns of behaviour of citizens across many channels.</w:t>
      </w:r>
    </w:p>
    <w:p w:rsidR="00745918" w:rsidRDefault="00745918" w:rsidP="00745918">
      <w:r>
        <w:t>Some of the patterns that might be revealed include:</w:t>
      </w:r>
    </w:p>
    <w:p w:rsidR="00745918" w:rsidRDefault="00745918" w:rsidP="00745918">
      <w:pPr>
        <w:pStyle w:val="ListParagraph"/>
        <w:numPr>
          <w:ilvl w:val="0"/>
          <w:numId w:val="17"/>
        </w:numPr>
      </w:pPr>
      <w:r>
        <w:t xml:space="preserve">The user initiated a service through a channel of preferred choice (e.g. web-form). However, after not hearing from the Council for some time, the user is unsure about the status of the </w:t>
      </w:r>
      <w:r>
        <w:lastRenderedPageBreak/>
        <w:t>process and uses a channel that is considered trust worthy (e.g. face-to-face) to confirm its state.</w:t>
      </w:r>
    </w:p>
    <w:p w:rsidR="00745918" w:rsidRDefault="00745918" w:rsidP="00745918">
      <w:pPr>
        <w:pStyle w:val="ListParagraph"/>
        <w:numPr>
          <w:ilvl w:val="0"/>
          <w:numId w:val="17"/>
        </w:numPr>
      </w:pPr>
      <w:r>
        <w:t>If the above pattern occurs only for one type of transaction it might suggest a problem with a particular service. For example, if many users try to report a missed bin over a web-form, but eventually use a phone to do it (or switch after a few uses)</w:t>
      </w:r>
    </w:p>
    <w:p w:rsidR="00745918" w:rsidRDefault="00745918" w:rsidP="00745918">
      <w:pPr>
        <w:pStyle w:val="ListParagraph"/>
        <w:numPr>
          <w:ilvl w:val="0"/>
          <w:numId w:val="17"/>
        </w:numPr>
      </w:pPr>
      <w:r>
        <w:t>An active user who uses a particular service is trying out a digital interface, but for some reason goes back to how he access it before</w:t>
      </w:r>
    </w:p>
    <w:p w:rsidR="00745918" w:rsidRDefault="00745918" w:rsidP="00745918">
      <w:pPr>
        <w:pStyle w:val="ListParagraph"/>
        <w:numPr>
          <w:ilvl w:val="0"/>
          <w:numId w:val="17"/>
        </w:numPr>
      </w:pPr>
      <w:r>
        <w:t>Numerical evidence for how quickly people adapt new channels (e.g. how effective an information campaign was)</w:t>
      </w:r>
    </w:p>
    <w:p w:rsidR="00745918" w:rsidRDefault="00745918" w:rsidP="00745918">
      <w:pPr>
        <w:pStyle w:val="Heading4"/>
      </w:pPr>
      <w:r>
        <w:t>Report 3 - who are the primary users of CEC services</w:t>
      </w:r>
    </w:p>
    <w:p w:rsidR="00745918" w:rsidRDefault="00745918" w:rsidP="00745918">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745918">
      <w:r>
        <w:t>The questions that will be answered within this part of work are trying to increase the understanding of users receiving Council’s services. In particular, 3 user groups are recognised:</w:t>
      </w:r>
    </w:p>
    <w:p w:rsidR="00745918" w:rsidRDefault="00745918" w:rsidP="00745918">
      <w:pPr>
        <w:pStyle w:val="ListParagraph"/>
        <w:numPr>
          <w:ilvl w:val="0"/>
          <w:numId w:val="18"/>
        </w:numPr>
      </w:pPr>
      <w:r>
        <w:t>never used CEC services</w:t>
      </w:r>
    </w:p>
    <w:p w:rsidR="00745918" w:rsidRDefault="00745918" w:rsidP="00745918">
      <w:pPr>
        <w:pStyle w:val="ListParagraph"/>
        <w:numPr>
          <w:ilvl w:val="0"/>
          <w:numId w:val="18"/>
        </w:numPr>
      </w:pPr>
      <w:r>
        <w:t>uses CEC services occasionally (defined here as having no more than 3 interactions with CEC)</w:t>
      </w:r>
    </w:p>
    <w:p w:rsidR="00745918" w:rsidRDefault="00745918" w:rsidP="00745918">
      <w:pPr>
        <w:pStyle w:val="ListParagraph"/>
        <w:numPr>
          <w:ilvl w:val="0"/>
          <w:numId w:val="18"/>
        </w:numPr>
      </w:pPr>
      <w:r>
        <w:t>active user of CEC services (more than 3 interactions with CEC)</w:t>
      </w:r>
    </w:p>
    <w:p w:rsidR="00745918" w:rsidRDefault="00745918" w:rsidP="00745918">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745918">
      <w:r>
        <w:t>Some of the questions that could be answered include:</w:t>
      </w:r>
    </w:p>
    <w:p w:rsidR="00745918" w:rsidRDefault="00745918" w:rsidP="00745918">
      <w:pPr>
        <w:pStyle w:val="ListParagraph"/>
        <w:numPr>
          <w:ilvl w:val="0"/>
          <w:numId w:val="19"/>
        </w:numPr>
      </w:pPr>
      <w:r>
        <w:t>who are primary users in general</w:t>
      </w:r>
    </w:p>
    <w:p w:rsidR="00745918" w:rsidRDefault="00745918" w:rsidP="00745918">
      <w:pPr>
        <w:pStyle w:val="ListParagraph"/>
        <w:numPr>
          <w:ilvl w:val="0"/>
          <w:numId w:val="19"/>
        </w:numPr>
      </w:pPr>
      <w:r>
        <w:t>which social group has the most interactions within a service</w:t>
      </w:r>
    </w:p>
    <w:p w:rsidR="00745918" w:rsidRDefault="00745918" w:rsidP="00745918">
      <w:pPr>
        <w:pStyle w:val="ListParagraph"/>
        <w:numPr>
          <w:ilvl w:val="0"/>
          <w:numId w:val="19"/>
        </w:numPr>
      </w:pPr>
      <w:r>
        <w:t>which service is most popular within a social group</w:t>
      </w:r>
    </w:p>
    <w:p w:rsidR="00905739" w:rsidRDefault="00905739" w:rsidP="00905739">
      <w:pPr>
        <w:pStyle w:val="Heading2"/>
      </w:pPr>
      <w:r>
        <w:t>Develop</w:t>
      </w:r>
      <w:bookmarkEnd w:id="26"/>
    </w:p>
    <w:p w:rsidR="00905739" w:rsidRDefault="00905739" w:rsidP="00905739"/>
    <w:p w:rsidR="00905739" w:rsidRDefault="00905739" w:rsidP="00905739"/>
    <w:p w:rsidR="00905739" w:rsidRDefault="00905739" w:rsidP="00905739">
      <w:pPr>
        <w:pStyle w:val="Heading3"/>
      </w:pPr>
      <w:bookmarkStart w:id="27" w:name="_Toc426142942"/>
      <w:r>
        <w:t>Implementation</w:t>
      </w:r>
      <w:bookmarkEnd w:id="27"/>
    </w:p>
    <w:p w:rsidR="00905739" w:rsidRDefault="00905739" w:rsidP="00905739"/>
    <w:p w:rsidR="00905739" w:rsidRDefault="00905739" w:rsidP="00905739">
      <w:r>
        <w:t>Final stage (second iteration):</w:t>
      </w:r>
    </w:p>
    <w:p w:rsidR="00905739" w:rsidRDefault="00905739" w:rsidP="00905739">
      <w:r>
        <w:t>1.</w:t>
      </w:r>
      <w:r>
        <w:tab/>
      </w:r>
      <w:proofErr w:type="spellStart"/>
      <w:r>
        <w:t>Analyze</w:t>
      </w:r>
      <w:proofErr w:type="spellEnd"/>
      <w:r>
        <w:t xml:space="preserve"> the CRM data </w:t>
      </w:r>
      <w:proofErr w:type="gramStart"/>
      <w:r>
        <w:t>set,</w:t>
      </w:r>
      <w:proofErr w:type="gramEnd"/>
      <w:r>
        <w:t xml:space="preserve"> extract the data I'm interested in</w:t>
      </w:r>
    </w:p>
    <w:p w:rsidR="00905739" w:rsidRDefault="00905739" w:rsidP="00905739">
      <w:r>
        <w:t>2.</w:t>
      </w:r>
      <w:r>
        <w:tab/>
        <w:t xml:space="preserve">Create a package in IBM </w:t>
      </w:r>
      <w:proofErr w:type="spellStart"/>
      <w:r>
        <w:t>Cognos</w:t>
      </w:r>
      <w:proofErr w:type="spellEnd"/>
      <w:r>
        <w:t xml:space="preserve"> that would contain CRM and Mosaic</w:t>
      </w:r>
    </w:p>
    <w:p w:rsidR="00905739" w:rsidRDefault="00905739" w:rsidP="00905739">
      <w:r>
        <w:lastRenderedPageBreak/>
        <w:t>3.</w:t>
      </w:r>
      <w:r>
        <w:tab/>
        <w:t>Create queries for the data analysis (stages)</w:t>
      </w:r>
    </w:p>
    <w:p w:rsidR="00905739" w:rsidRDefault="00905739" w:rsidP="00905739">
      <w:r>
        <w:t>4.</w:t>
      </w:r>
      <w:r>
        <w:tab/>
        <w:t>Create visualisations</w:t>
      </w:r>
    </w:p>
    <w:p w:rsidR="00905739" w:rsidRDefault="00905739" w:rsidP="00905739">
      <w:r>
        <w:t>5.</w:t>
      </w:r>
      <w:r>
        <w:tab/>
        <w:t>Conduct user studies to confirm some of the assumptions</w:t>
      </w:r>
    </w:p>
    <w:p w:rsidR="00905739" w:rsidRDefault="00905739" w:rsidP="00905739">
      <w:r>
        <w:t>6.</w:t>
      </w:r>
      <w:r>
        <w:tab/>
        <w:t>Create recommendations/suggestions</w:t>
      </w:r>
    </w:p>
    <w:p w:rsidR="00905739" w:rsidRDefault="00905739" w:rsidP="00905739"/>
    <w:p w:rsidR="00905739" w:rsidRDefault="00905739" w:rsidP="00905739"/>
    <w:p w:rsidR="00905739" w:rsidRDefault="00905739" w:rsidP="00905739">
      <w:pPr>
        <w:pStyle w:val="Heading4"/>
      </w:pPr>
      <w:r>
        <w:t>Report 1</w:t>
      </w:r>
    </w:p>
    <w:p w:rsidR="00905739" w:rsidRDefault="00905739" w:rsidP="00905739"/>
    <w:p w:rsidR="00905739" w:rsidRDefault="00905739" w:rsidP="00905739">
      <w:r>
        <w:t xml:space="preserve">It might put in the same category: people who made a call and a consultant suggested doing it on the web, who tried to fill a </w:t>
      </w:r>
      <w:proofErr w:type="spellStart"/>
      <w:r>
        <w:t>webform</w:t>
      </w:r>
      <w:proofErr w:type="spellEnd"/>
      <w:r>
        <w:t xml:space="preserve">, but something went wrong and had to fill it in again (but system caught it as a </w:t>
      </w:r>
      <w:proofErr w:type="spellStart"/>
      <w:r>
        <w:t>seperate</w:t>
      </w:r>
      <w:proofErr w:type="spellEnd"/>
      <w:r>
        <w:t xml:space="preserve"> query) -&gt; find cases where this behaviour occurs more than once. This was to identify malicious uses, but there weren't any, so the page 2 shows how much people "struggled" with web-forms</w:t>
      </w:r>
    </w:p>
    <w:p w:rsidR="00905739" w:rsidRDefault="00905739" w:rsidP="00905739"/>
    <w:p w:rsidR="00905739" w:rsidRDefault="00905739" w:rsidP="00905739"/>
    <w:p w:rsidR="00905739" w:rsidRDefault="00905739" w:rsidP="00905739">
      <w:r>
        <w:t>Report 1</w:t>
      </w:r>
    </w:p>
    <w:p w:rsidR="00905739" w:rsidRDefault="00905739" w:rsidP="00905739">
      <w:r>
        <w:t>Query 1: all data with an additional counter for how many issues someone filed on one day</w:t>
      </w:r>
    </w:p>
    <w:p w:rsidR="00905739" w:rsidRDefault="00905739" w:rsidP="00905739">
      <w:r>
        <w:t xml:space="preserve"> </w:t>
      </w:r>
    </w:p>
    <w:p w:rsidR="00905739" w:rsidRDefault="00905739" w:rsidP="00905739">
      <w:r>
        <w:t>Query 2: all data with a counter for one person, reporting on one day multiple issues on the same subject</w:t>
      </w:r>
    </w:p>
    <w:p w:rsidR="00905739" w:rsidRDefault="00905739" w:rsidP="00905739">
      <w:r>
        <w:t xml:space="preserve"> </w:t>
      </w:r>
    </w:p>
    <w:p w:rsidR="00905739" w:rsidRDefault="00905739" w:rsidP="00905739">
      <w:r>
        <w:t>Query 3: filter out: entries with channel not specified, with only one issue reported a day, with only one occurrence of multiple issues per day</w:t>
      </w:r>
    </w:p>
    <w:p w:rsidR="00905739" w:rsidRDefault="00905739" w:rsidP="00905739">
      <w:r>
        <w:t xml:space="preserve"> </w:t>
      </w:r>
    </w:p>
    <w:p w:rsidR="00905739" w:rsidRDefault="00905739" w:rsidP="00905739">
      <w:r>
        <w:t xml:space="preserve">(here you can see that 05-15 and 05-18 and 05-20 was probably the same issue and that </w:t>
      </w:r>
      <w:proofErr w:type="spellStart"/>
      <w:r>
        <w:t>diffferent</w:t>
      </w:r>
      <w:proofErr w:type="spellEnd"/>
      <w:r>
        <w:t xml:space="preserve"> values in subject column are, as I suspected, </w:t>
      </w:r>
      <w:proofErr w:type="spellStart"/>
      <w:r>
        <w:t>refering</w:t>
      </w:r>
      <w:proofErr w:type="spellEnd"/>
      <w:r>
        <w:t xml:space="preserve"> to the same thing, but just come from different channels - inconsistent implementations)</w:t>
      </w:r>
    </w:p>
    <w:p w:rsidR="00905739" w:rsidRDefault="00905739" w:rsidP="00905739">
      <w:r>
        <w:t>Query 4: number of issues on one day, by one person, on the same subject (last row is a problem with data, will be removed). In other words, there were 194 people in May who reported on the same subject, on the same day twice.</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pPr>
        <w:pStyle w:val="Heading4"/>
      </w:pPr>
      <w:r>
        <w:t>Report 2</w:t>
      </w:r>
    </w:p>
    <w:p w:rsidR="00905739" w:rsidRDefault="00905739" w:rsidP="00905739">
      <w:r>
        <w:t>This report is based on 2 counters. The first one provides information about total number of issues reported by a citizen (“count no of issues”). It is assumed that UPRN uniquely identifies the user.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905739">
      <w:r>
        <w:t>In order to make it easier to analyse the results, entries are grouped using UPRN – entries coming from one user are listed next to each other. Within this group, they are order using reference number (“Reference #”). Reference number is used instead of date because there are multiple cases where there is more than 1 entry during a day. In such cases, ordering by the date does not ensure the same sequence as the sequence of creation. Reference number on the other hand, consists of 2 parts: day of creation and a serial number assigned in an ascending manner. In the following example, both numbers were created on the same day, but the second one was created later which can be determined by the second part of the string:</w:t>
      </w:r>
    </w:p>
    <w:p w:rsidR="00905739" w:rsidRDefault="00905739" w:rsidP="00905739">
      <w:r>
        <w:t>150511-000837</w:t>
      </w:r>
    </w:p>
    <w:p w:rsidR="00905739" w:rsidRDefault="00905739" w:rsidP="00905739">
      <w:r>
        <w:t>150511-000849</w:t>
      </w:r>
    </w:p>
    <w:p w:rsidR="00905739" w:rsidRDefault="00905739" w:rsidP="00905739">
      <w:r>
        <w:t>The diagram below presents part of the report that was generated.</w:t>
      </w:r>
    </w:p>
    <w:p w:rsidR="00905739" w:rsidRDefault="00905739" w:rsidP="00905739">
      <w:r>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905739">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905739" w:rsidRDefault="00905739" w:rsidP="00905739"/>
    <w:p w:rsidR="00905739" w:rsidRDefault="00905739" w:rsidP="00905739">
      <w:r>
        <w:rPr>
          <w:noProof/>
          <w:lang w:eastAsia="en-GB"/>
        </w:rPr>
        <w:lastRenderedPageBreak/>
        <w:drawing>
          <wp:inline distT="0" distB="0" distL="0" distR="0" wp14:anchorId="31A476A0" wp14:editId="0D6795F2">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905739"/>
    <w:p w:rsidR="00905739" w:rsidRDefault="00905739" w:rsidP="00905739"/>
    <w:p w:rsidR="00905739" w:rsidRDefault="00905739" w:rsidP="00905739"/>
    <w:p w:rsidR="00905739" w:rsidRPr="004C7F86" w:rsidRDefault="00905739" w:rsidP="00905739">
      <w:pPr>
        <w:pStyle w:val="Heading4"/>
      </w:pPr>
      <w:r>
        <w:t>Report 3</w:t>
      </w:r>
    </w:p>
    <w:p w:rsidR="00905739" w:rsidRPr="004C7F86" w:rsidRDefault="00905739" w:rsidP="00905739"/>
    <w:p w:rsidR="00905739" w:rsidRDefault="00905739" w:rsidP="00905739"/>
    <w:p w:rsidR="00905739" w:rsidRDefault="00905739" w:rsidP="00905739"/>
    <w:p w:rsidR="00905739" w:rsidRDefault="00905739" w:rsidP="00905739">
      <w:r>
        <w:t>Report 3</w:t>
      </w:r>
    </w:p>
    <w:p w:rsidR="00905739" w:rsidRDefault="00905739" w:rsidP="00905739">
      <w:r>
        <w:t>Query 1: group users into 2 categories as described above ("no interactions" will not have entries in incidents table so there will be only 2 categories: below 3 interactions, above 3 interactions)</w:t>
      </w:r>
    </w:p>
    <w:p w:rsidR="00905739" w:rsidRDefault="00905739" w:rsidP="00905739">
      <w:r>
        <w:t>Query 2: assign Mosaic groups to both categories (1 chart)</w:t>
      </w:r>
    </w:p>
    <w:p w:rsidR="00905739" w:rsidRDefault="00905739" w:rsidP="00905739">
      <w:r>
        <w:t>Query 3: services that both categories use (1 chart)</w:t>
      </w:r>
    </w:p>
    <w:p w:rsidR="00905739" w:rsidRDefault="00905739" w:rsidP="00905739">
      <w:r>
        <w:t>Query 4: Which group is the most active within a service (selectable field -&gt; chart)</w:t>
      </w:r>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pPr>
        <w:pStyle w:val="Heading3"/>
      </w:pPr>
      <w:bookmarkStart w:id="28" w:name="_Toc426142943"/>
      <w:r>
        <w:t>Problems</w:t>
      </w:r>
      <w:bookmarkEnd w:id="28"/>
    </w:p>
    <w:p w:rsidR="00905739" w:rsidRPr="00282A00" w:rsidRDefault="00905739" w:rsidP="00905739"/>
    <w:p w:rsidR="00905739" w:rsidRDefault="00905739" w:rsidP="00905739">
      <w:r w:rsidRPr="009C2CFB">
        <w:lastRenderedPageBreak/>
        <w:t xml:space="preserve">- </w:t>
      </w:r>
      <w:proofErr w:type="gramStart"/>
      <w:r w:rsidRPr="009C2CFB">
        <w:t>in</w:t>
      </w:r>
      <w:proofErr w:type="gramEnd"/>
      <w:r w:rsidRPr="009C2CFB">
        <w:t xml:space="preserve"> report 2, is there a way to find all interactions regarding one issue? (</w:t>
      </w:r>
      <w:proofErr w:type="gramStart"/>
      <w:r w:rsidRPr="009C2CFB">
        <w:t>e.g</w:t>
      </w:r>
      <w:proofErr w:type="gramEnd"/>
      <w:r w:rsidRPr="009C2CFB">
        <w:t>. someone filled a web form which created the entry, but then phoned about it - is it recorded somewhere?)</w:t>
      </w:r>
    </w:p>
    <w:p w:rsidR="00905739" w:rsidRDefault="00905739" w:rsidP="00905739">
      <w:r>
        <w:t>- formatting not working in outlook 365</w:t>
      </w:r>
    </w:p>
    <w:p w:rsidR="00905739" w:rsidRDefault="00905739" w:rsidP="00905739">
      <w:r>
        <w:t xml:space="preserve">- </w:t>
      </w:r>
      <w:proofErr w:type="gramStart"/>
      <w:r>
        <w:t>not</w:t>
      </w:r>
      <w:proofErr w:type="gramEnd"/>
      <w:r>
        <w:t xml:space="preserve"> enough space on network drive (I was always using somebody's else computer</w:t>
      </w:r>
    </w:p>
    <w:p w:rsidR="00905739" w:rsidRDefault="00905739" w:rsidP="00905739">
      <w:r>
        <w:t xml:space="preserve">- </w:t>
      </w:r>
      <w:proofErr w:type="gramStart"/>
      <w:r>
        <w:t>not</w:t>
      </w:r>
      <w:proofErr w:type="gramEnd"/>
      <w:r>
        <w:t xml:space="preserve"> having credentials to any of the services at the Council (I always had to use somebody else's. People were very uncomfortable with me using their </w:t>
      </w:r>
      <w:proofErr w:type="spellStart"/>
      <w:r>
        <w:t>credentals</w:t>
      </w:r>
      <w:proofErr w:type="spellEnd"/>
      <w:r>
        <w:t>, different people had different access rights, I often would arrive at the Council just to find out that the person doesn't have access to what I did the day before and the person responsible for granting access is on holidays)</w:t>
      </w:r>
    </w:p>
    <w:p w:rsidR="00905739" w:rsidRDefault="00905739" w:rsidP="00905739">
      <w:r>
        <w:t xml:space="preserve">- </w:t>
      </w:r>
      <w:proofErr w:type="gramStart"/>
      <w:r>
        <w:t>not</w:t>
      </w:r>
      <w:proofErr w:type="gramEnd"/>
      <w:r>
        <w:t xml:space="preserve"> having a work station (I could only work using a spare workstation and that was when someone was present, e.g. I had to arrive in the morning when they did, leave when they did)</w:t>
      </w:r>
    </w:p>
    <w:p w:rsidR="00905739" w:rsidRDefault="00905739" w:rsidP="00905739">
      <w:r>
        <w:t xml:space="preserve">- </w:t>
      </w:r>
      <w:proofErr w:type="gramStart"/>
      <w:r>
        <w:t>difficulties</w:t>
      </w:r>
      <w:proofErr w:type="gramEnd"/>
      <w:r>
        <w:t xml:space="preserve"> creating charts using calculated fields</w:t>
      </w:r>
    </w:p>
    <w:p w:rsidR="00905739" w:rsidRDefault="00905739" w:rsidP="00905739">
      <w:r>
        <w:t xml:space="preserve">- </w:t>
      </w:r>
      <w:proofErr w:type="gramStart"/>
      <w:r>
        <w:t>when</w:t>
      </w:r>
      <w:proofErr w:type="gramEnd"/>
      <w:r>
        <w:t xml:space="preserve"> setting filter (Data Item1 &gt; 2) I got a result (but when started the entire report from scratch it's working properly):</w:t>
      </w:r>
    </w:p>
    <w:p w:rsidR="00905739" w:rsidRDefault="00905739" w:rsidP="00905739">
      <w:r>
        <w:t xml:space="preserve">- </w:t>
      </w:r>
      <w:proofErr w:type="gramStart"/>
      <w:r>
        <w:t>self</w:t>
      </w:r>
      <w:proofErr w:type="gramEnd"/>
      <w:r>
        <w:t xml:space="preserve"> calculated values (in contrary to values from a database) do not work with automated aggregation function, you have to use none as the aggregation function</w:t>
      </w:r>
    </w:p>
    <w:p w:rsidR="00905739" w:rsidRDefault="00905739" w:rsidP="00905739">
      <w:r>
        <w:t xml:space="preserve"> [</w:t>
      </w:r>
      <w:proofErr w:type="gramStart"/>
      <w:r>
        <w:t>screens</w:t>
      </w:r>
      <w:proofErr w:type="gramEnd"/>
      <w:r>
        <w:t>]</w:t>
      </w:r>
    </w:p>
    <w:p w:rsidR="00905739" w:rsidRDefault="00905739" w:rsidP="00905739">
      <w:r>
        <w:t xml:space="preserve">- </w:t>
      </w:r>
      <w:proofErr w:type="gramStart"/>
      <w:r>
        <w:t>the</w:t>
      </w:r>
      <w:proofErr w:type="gramEnd"/>
      <w:r>
        <w:t xml:space="preserve"> source file had blank entries, this was showing up in the table as an empty category with 4k entries</w:t>
      </w:r>
    </w:p>
    <w:p w:rsidR="00905739" w:rsidRDefault="00905739" w:rsidP="00905739">
      <w:r>
        <w:t xml:space="preserve"> [</w:t>
      </w:r>
      <w:proofErr w:type="gramStart"/>
      <w:r>
        <w:t>screens</w:t>
      </w:r>
      <w:proofErr w:type="gramEnd"/>
      <w:r>
        <w:t>]</w:t>
      </w:r>
    </w:p>
    <w:p w:rsidR="00905739" w:rsidRDefault="00905739" w:rsidP="00905739"/>
    <w:p w:rsidR="00905739" w:rsidRPr="007F058A" w:rsidRDefault="00905739" w:rsidP="00905739"/>
    <w:p w:rsidR="00905739" w:rsidRPr="00A66E37" w:rsidRDefault="00905739" w:rsidP="00905739">
      <w:pPr>
        <w:pStyle w:val="Heading2"/>
      </w:pPr>
      <w:bookmarkStart w:id="29" w:name="_Toc426142944"/>
      <w:r>
        <w:t>Deliver</w:t>
      </w:r>
      <w:bookmarkEnd w:id="29"/>
    </w:p>
    <w:p w:rsidR="00905739" w:rsidRDefault="00905739" w:rsidP="00905739">
      <w:pPr>
        <w:pStyle w:val="Heading3"/>
      </w:pPr>
      <w:bookmarkStart w:id="30" w:name="_Toc426142945"/>
      <w:r>
        <w:t>Presentation at the Council (evaluation)</w:t>
      </w:r>
      <w:bookmarkEnd w:id="30"/>
    </w:p>
    <w:p w:rsidR="00905739" w:rsidRDefault="00905739" w:rsidP="00905739"/>
    <w:p w:rsidR="00905739" w:rsidRDefault="00905739" w:rsidP="00905739"/>
    <w:p w:rsidR="00905739" w:rsidRDefault="00905739" w:rsidP="00905739"/>
    <w:p w:rsidR="00905739" w:rsidRDefault="00905739" w:rsidP="00905739"/>
    <w:p w:rsidR="00905739" w:rsidRDefault="00905739" w:rsidP="00905739">
      <w:r>
        <w:t>Give and describe a presentation in the Council</w:t>
      </w:r>
    </w:p>
    <w:p w:rsidR="00905739" w:rsidRDefault="00905739" w:rsidP="00905739"/>
    <w:p w:rsidR="00905739" w:rsidRDefault="00905739" w:rsidP="00905739"/>
    <w:p w:rsidR="00EF26D0" w:rsidRDefault="00EF26D0">
      <w:r>
        <w:br w:type="page"/>
      </w:r>
    </w:p>
    <w:p w:rsidR="004E38B1" w:rsidRDefault="004E38B1" w:rsidP="004E38B1">
      <w:pPr>
        <w:pStyle w:val="Heading1"/>
      </w:pPr>
      <w:bookmarkStart w:id="31" w:name="_Toc426142946"/>
      <w:r>
        <w:lastRenderedPageBreak/>
        <w:t>Analysis or Evaluation</w:t>
      </w:r>
      <w:bookmarkEnd w:id="31"/>
    </w:p>
    <w:p w:rsidR="004E38B1" w:rsidRDefault="004D049A" w:rsidP="004E38B1">
      <w:proofErr w:type="gramStart"/>
      <w:r w:rsidRPr="004D049A">
        <w:t>results</w:t>
      </w:r>
      <w:proofErr w:type="gramEnd"/>
      <w:r w:rsidRPr="004D049A">
        <w:t xml:space="preserve"> and their critical analysis should be reported, whether the results conform to expectations or otherwise and how they compare with other related work. </w:t>
      </w:r>
      <w:proofErr w:type="gramStart"/>
      <w:r w:rsidRPr="004D049A">
        <w:t>Where appropriate evaluation of the work against the original objectives should be presented.</w:t>
      </w:r>
      <w:proofErr w:type="gramEnd"/>
    </w:p>
    <w:p w:rsidR="00436A08" w:rsidRDefault="00436A08" w:rsidP="004E38B1"/>
    <w:p w:rsidR="00660053" w:rsidRDefault="00660053" w:rsidP="004E38B1">
      <w:r>
        <w:t xml:space="preserve">These evaluations should be treated as part of a bigger “transformation” project. </w:t>
      </w:r>
      <w:r w:rsidR="00A07A91">
        <w:t>Identifying cases where users struggled with a web interface by CRM data analysis should be one of many ways of improving service used together with for example focus groups.</w:t>
      </w:r>
    </w:p>
    <w:p w:rsidR="00660053" w:rsidRDefault="00660053" w:rsidP="004E38B1"/>
    <w:p w:rsidR="00660053" w:rsidRDefault="00660053" w:rsidP="004E38B1"/>
    <w:p w:rsidR="008F3296" w:rsidRDefault="008F3296" w:rsidP="008F3296">
      <w:pPr>
        <w:pStyle w:val="Heading2"/>
      </w:pPr>
      <w:bookmarkStart w:id="32" w:name="_Toc426142947"/>
      <w:r>
        <w:t>Evaluation of the tools used</w:t>
      </w:r>
      <w:bookmarkEnd w:id="32"/>
    </w:p>
    <w:p w:rsidR="008F3296" w:rsidRDefault="008F3296" w:rsidP="008F3296"/>
    <w:p w:rsidR="00745918" w:rsidRDefault="00745918" w:rsidP="008F3296">
      <w:r>
        <w:t>CRM data:</w:t>
      </w:r>
    </w:p>
    <w:p w:rsidR="00745918" w:rsidRDefault="00745918" w:rsidP="00745918">
      <w:pPr>
        <w:pStyle w:val="ListParagraph"/>
        <w:numPr>
          <w:ilvl w:val="0"/>
          <w:numId w:val="26"/>
        </w:numPr>
      </w:pPr>
      <w:r>
        <w:t>A lot of entries are there just to keep a track of what’s happening, there isn’t a lot of high quality data</w:t>
      </w:r>
    </w:p>
    <w:p w:rsidR="00745918" w:rsidRDefault="00745918" w:rsidP="00745918">
      <w:pPr>
        <w:pStyle w:val="ListParagraph"/>
        <w:numPr>
          <w:ilvl w:val="0"/>
          <w:numId w:val="26"/>
        </w:numPr>
      </w:pPr>
      <w:r>
        <w:t>Would be extremely useful to couple it with unstructured data</w:t>
      </w:r>
    </w:p>
    <w:p w:rsidR="00745918" w:rsidRDefault="00745918" w:rsidP="008F3296"/>
    <w:p w:rsidR="008F3296" w:rsidRDefault="00745918" w:rsidP="008F3296">
      <w:r>
        <w:t xml:space="preserve">IBM </w:t>
      </w:r>
      <w:proofErr w:type="spellStart"/>
      <w:r>
        <w:t>Cognos</w:t>
      </w:r>
      <w:proofErr w:type="spellEnd"/>
      <w:r>
        <w:t>:</w:t>
      </w:r>
    </w:p>
    <w:p w:rsidR="00745918" w:rsidRDefault="00745918" w:rsidP="00745918">
      <w:pPr>
        <w:pStyle w:val="ListParagraph"/>
        <w:numPr>
          <w:ilvl w:val="0"/>
          <w:numId w:val="25"/>
        </w:numPr>
      </w:pPr>
      <w:r>
        <w:t>A lot of information available – the tool has been around for a long time, there is a lot of documentation online, many books about it</w:t>
      </w:r>
    </w:p>
    <w:p w:rsidR="00745918" w:rsidRDefault="00745918" w:rsidP="00745918">
      <w:pPr>
        <w:pStyle w:val="ListParagraph"/>
        <w:numPr>
          <w:ilvl w:val="0"/>
          <w:numId w:val="25"/>
        </w:numPr>
      </w:pPr>
      <w:r>
        <w:t>Quite easy way of exporting data</w:t>
      </w:r>
    </w:p>
    <w:p w:rsidR="008F3296" w:rsidRPr="008F3296" w:rsidRDefault="008F3296" w:rsidP="008F3296"/>
    <w:p w:rsidR="008F3296" w:rsidRDefault="008F3296" w:rsidP="004E38B1"/>
    <w:p w:rsidR="004E1857" w:rsidRDefault="004E1857" w:rsidP="008F239A">
      <w:pPr>
        <w:pStyle w:val="Heading2"/>
      </w:pPr>
      <w:bookmarkStart w:id="33" w:name="_Toc426142948"/>
      <w:r>
        <w:t>Evaluation of work undertaken</w:t>
      </w:r>
      <w:bookmarkEnd w:id="33"/>
    </w:p>
    <w:p w:rsidR="008F239A" w:rsidRDefault="008F239A" w:rsidP="004E1857">
      <w:pPr>
        <w:pStyle w:val="Heading3"/>
      </w:pPr>
      <w:bookmarkStart w:id="34" w:name="_Toc426142949"/>
      <w:r>
        <w:t>Report 1</w:t>
      </w:r>
      <w:bookmarkEnd w:id="34"/>
    </w:p>
    <w:p w:rsidR="008F239A" w:rsidRDefault="008F239A" w:rsidP="004E38B1"/>
    <w:p w:rsidR="00C268F7" w:rsidRDefault="00C268F7" w:rsidP="004E1857">
      <w:pPr>
        <w:pStyle w:val="Heading3"/>
      </w:pPr>
      <w:bookmarkStart w:id="35" w:name="_Toc426142950"/>
      <w:r>
        <w:t>Report 2</w:t>
      </w:r>
      <w:bookmarkEnd w:id="35"/>
    </w:p>
    <w:p w:rsidR="0042061E" w:rsidRDefault="0042061E" w:rsidP="004E38B1">
      <w:r>
        <w:t>In report 2, the analysis would benefit a lot from using unstructured data. In many cases, analysis as conducted here will not provide definitive answers, but will pinpoint areas that can be improved: cases where citizens are struggling, not trusting. The information provided is very detailed, e.g. it will not only show that residents were struggling with a particular interface, it will also show whether all of them struggled or only a specific part of users. This can be then used to improve the design with very specific personas in mind.</w:t>
      </w:r>
    </w:p>
    <w:p w:rsidR="00C268F7" w:rsidRDefault="00C268F7" w:rsidP="004E38B1">
      <w:r>
        <w:t xml:space="preserve">In report 2, it is very difficult </w:t>
      </w:r>
    </w:p>
    <w:p w:rsidR="005E67AD" w:rsidRDefault="005E67AD" w:rsidP="004E38B1">
      <w:r>
        <w:lastRenderedPageBreak/>
        <w:t xml:space="preserve">- </w:t>
      </w:r>
      <w:proofErr w:type="gramStart"/>
      <w:r>
        <w:t>different</w:t>
      </w:r>
      <w:proofErr w:type="gramEnd"/>
      <w:r>
        <w:t xml:space="preserve"> values in the field subject depending on the channel (e.g. report 2)</w:t>
      </w:r>
    </w:p>
    <w:p w:rsidR="00855B5E" w:rsidRDefault="00855B5E" w:rsidP="008F3296"/>
    <w:p w:rsidR="00855B5E" w:rsidRDefault="00855B5E" w:rsidP="008F3296">
      <w:r>
        <w:t xml:space="preserve">It would be very useful to throw into </w:t>
      </w:r>
      <w:proofErr w:type="spellStart"/>
      <w:r>
        <w:t>Cognos</w:t>
      </w:r>
      <w:proofErr w:type="spellEnd"/>
      <w:r>
        <w:t xml:space="preserve"> more data sets:</w:t>
      </w:r>
    </w:p>
    <w:p w:rsidR="00855B5E" w:rsidRDefault="00855B5E" w:rsidP="00855B5E">
      <w:pPr>
        <w:pStyle w:val="ListParagraph"/>
        <w:numPr>
          <w:ilvl w:val="0"/>
          <w:numId w:val="20"/>
        </w:numPr>
      </w:pPr>
      <w:proofErr w:type="gramStart"/>
      <w:r>
        <w:t>web</w:t>
      </w:r>
      <w:proofErr w:type="gramEnd"/>
      <w:r>
        <w:t xml:space="preserve"> analytics - </w:t>
      </w:r>
      <w:r w:rsidRPr="00855B5E">
        <w:t>It misses cases where someone wanted to report an issue, but in the end didn’t – struggled and failed. After that they went to another channel (e.g. phone), but the initial attempt was not registered in the CRM system.</w:t>
      </w:r>
    </w:p>
    <w:p w:rsidR="00855B5E" w:rsidRDefault="00855B5E" w:rsidP="00855B5E">
      <w:pPr>
        <w:pStyle w:val="ListParagraph"/>
        <w:numPr>
          <w:ilvl w:val="0"/>
          <w:numId w:val="20"/>
        </w:numPr>
      </w:pPr>
      <w:r>
        <w:t>Unstructured data – probably exists in the CRM data, but in a different table. I used incidents, but there are dozens others</w:t>
      </w:r>
    </w:p>
    <w:p w:rsidR="00AD792F" w:rsidRDefault="00AD792F" w:rsidP="00855B5E">
      <w:pPr>
        <w:pStyle w:val="ListParagraph"/>
        <w:numPr>
          <w:ilvl w:val="0"/>
          <w:numId w:val="20"/>
        </w:numPr>
      </w:pPr>
      <w:r>
        <w:t>Create capability to store unstructured data in the CRM system if it’s not there yet</w:t>
      </w:r>
    </w:p>
    <w:p w:rsidR="00AD792F" w:rsidRDefault="00AD792F" w:rsidP="00855B5E">
      <w:pPr>
        <w:pStyle w:val="ListParagraph"/>
        <w:numPr>
          <w:ilvl w:val="0"/>
          <w:numId w:val="20"/>
        </w:numPr>
      </w:pPr>
      <w:r>
        <w:t>Stress to consultants to put as much information as possible, make a workshop for them</w:t>
      </w:r>
    </w:p>
    <w:p w:rsidR="00FF24E6" w:rsidRDefault="00FF24E6" w:rsidP="00FF24E6">
      <w:pPr>
        <w:pStyle w:val="ListParagraph"/>
        <w:numPr>
          <w:ilvl w:val="0"/>
          <w:numId w:val="20"/>
        </w:numPr>
      </w:pPr>
      <w:r>
        <w:t>Putting procedures in place that would improve the design of a web-form/service based on such case studies would increase Council’s capacity for improvement and learning.</w:t>
      </w:r>
    </w:p>
    <w:p w:rsidR="00FF24E6" w:rsidRDefault="00FF24E6" w:rsidP="00855B5E">
      <w:pPr>
        <w:pStyle w:val="ListParagraph"/>
        <w:numPr>
          <w:ilvl w:val="0"/>
          <w:numId w:val="20"/>
        </w:numPr>
      </w:pPr>
    </w:p>
    <w:p w:rsidR="008F3296" w:rsidRDefault="008F3296" w:rsidP="004E38B1"/>
    <w:p w:rsidR="008F3296" w:rsidRDefault="008F3296" w:rsidP="004E1857">
      <w:pPr>
        <w:pStyle w:val="Heading3"/>
      </w:pPr>
      <w:bookmarkStart w:id="36" w:name="_Toc426142951"/>
      <w:r>
        <w:t>Report 3</w:t>
      </w:r>
      <w:bookmarkEnd w:id="36"/>
    </w:p>
    <w:p w:rsidR="008F3296" w:rsidRDefault="008F3296" w:rsidP="008F3296"/>
    <w:p w:rsidR="004E1857" w:rsidRDefault="004E1857" w:rsidP="008F3296"/>
    <w:p w:rsidR="004E1857" w:rsidRDefault="004E1857" w:rsidP="008F3296"/>
    <w:p w:rsidR="004E1857" w:rsidRDefault="004E1857" w:rsidP="004E1857">
      <w:pPr>
        <w:pStyle w:val="Heading2"/>
      </w:pPr>
      <w:bookmarkStart w:id="37" w:name="_Toc426142952"/>
      <w:r>
        <w:t>Evaluation of methodology used</w:t>
      </w:r>
      <w:bookmarkEnd w:id="37"/>
    </w:p>
    <w:p w:rsidR="00EF26D0" w:rsidRDefault="0008338D" w:rsidP="00EF26D0">
      <w:r w:rsidRPr="0008338D">
        <w:t xml:space="preserve">Double diamond, my first stage was </w:t>
      </w:r>
      <w:proofErr w:type="gramStart"/>
      <w:r w:rsidRPr="0008338D">
        <w:t>exploratory,</w:t>
      </w:r>
      <w:proofErr w:type="gramEnd"/>
      <w:r>
        <w:t xml:space="preserve"> </w:t>
      </w:r>
      <w:r w:rsidRPr="0008338D">
        <w:t>it’s more like real life project, more flexibility in adapting to what would be useful to the council,</w:t>
      </w:r>
    </w:p>
    <w:p w:rsidR="00EF26D0" w:rsidRDefault="00E50B3D" w:rsidP="00EF26D0">
      <w:r>
        <w:t xml:space="preserve">Requires a </w:t>
      </w:r>
      <w:r w:rsidR="003102FC">
        <w:t>tremendous amount</w:t>
      </w:r>
      <w:r>
        <w:t xml:space="preserve"> of persistence</w:t>
      </w:r>
    </w:p>
    <w:p w:rsidR="00EF26D0" w:rsidRDefault="00EF26D0">
      <w:r>
        <w:br w:type="page"/>
      </w:r>
    </w:p>
    <w:p w:rsidR="004E38B1" w:rsidRDefault="004E38B1" w:rsidP="004E38B1">
      <w:pPr>
        <w:pStyle w:val="Heading1"/>
      </w:pPr>
      <w:bookmarkStart w:id="38" w:name="_Toc426142953"/>
      <w:r>
        <w:lastRenderedPageBreak/>
        <w:t>Conclusion</w:t>
      </w:r>
      <w:bookmarkEnd w:id="38"/>
    </w:p>
    <w:p w:rsidR="00773720" w:rsidRDefault="00773720" w:rsidP="00773720"/>
    <w:p w:rsidR="00410C7C" w:rsidRDefault="00773720" w:rsidP="00410C7C">
      <w:pPr>
        <w:pStyle w:val="ListParagraph"/>
        <w:numPr>
          <w:ilvl w:val="0"/>
          <w:numId w:val="21"/>
        </w:numPr>
      </w:pPr>
      <w:r w:rsidRPr="00773720">
        <w:t>you can go very deep with those analysis, e.g. I started with the goal to identify malicious uses of multiple channels, I generated 3 reports, I realized I could do a few more looking for how people learn different channels -&gt; the rate at which people file multiple times within one channel goes down with time (they learn)</w:t>
      </w:r>
    </w:p>
    <w:p w:rsidR="00410C7C" w:rsidRDefault="00410C7C" w:rsidP="00410C7C">
      <w:pPr>
        <w:pStyle w:val="ListParagraph"/>
        <w:numPr>
          <w:ilvl w:val="0"/>
          <w:numId w:val="21"/>
        </w:numPr>
      </w:pPr>
      <w:r>
        <w:t>There are many open questions and potential for further study</w:t>
      </w:r>
    </w:p>
    <w:p w:rsidR="00EF26D0" w:rsidRDefault="00EF26D0">
      <w:r>
        <w:br w:type="page"/>
      </w:r>
    </w:p>
    <w:p w:rsidR="00773720" w:rsidRDefault="00773720" w:rsidP="00773720">
      <w:pPr>
        <w:pStyle w:val="Heading1"/>
      </w:pPr>
      <w:bookmarkStart w:id="39" w:name="_Toc426142954"/>
      <w:r>
        <w:lastRenderedPageBreak/>
        <w:t>Appendix A</w:t>
      </w:r>
      <w:bookmarkEnd w:id="39"/>
    </w:p>
    <w:p w:rsidR="00773720" w:rsidRDefault="00773720" w:rsidP="00773720"/>
    <w:p w:rsidR="00773720" w:rsidRDefault="00773720" w:rsidP="00773720">
      <w:r>
        <w:t>Files:</w:t>
      </w:r>
    </w:p>
    <w:p w:rsidR="00773720" w:rsidRDefault="00773720" w:rsidP="00773720">
      <w:r>
        <w:t>•</w:t>
      </w:r>
      <w:r>
        <w:tab/>
        <w:t xml:space="preserve">MW v0.1 self - file to start playing with </w:t>
      </w:r>
      <w:proofErr w:type="spellStart"/>
      <w:r>
        <w:t>Cognos</w:t>
      </w:r>
      <w:proofErr w:type="spellEnd"/>
      <w:r>
        <w:t>, shows how to combine CRM data with Mosaic data</w:t>
      </w:r>
    </w:p>
    <w:p w:rsidR="00773720" w:rsidRDefault="00773720" w:rsidP="00773720">
      <w:r>
        <w:t>•</w:t>
      </w:r>
      <w:r>
        <w:tab/>
        <w:t>MW v0.1 self2 - first attempt to create a chart, doesn't work</w:t>
      </w:r>
    </w:p>
    <w:p w:rsidR="00773720" w:rsidRDefault="00773720" w:rsidP="00773720">
      <w:r>
        <w:t>•</w:t>
      </w:r>
      <w:r>
        <w:tab/>
        <w:t xml:space="preserve">MW v0.1 self3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773720">
      <w:r>
        <w:t>•</w:t>
      </w:r>
      <w:r>
        <w:tab/>
        <w:t>MW v0.1 self4 - debugging the self3 report, added a list to show filtered data returned from the query. Result: there are some entries after filtering, but not as expected</w:t>
      </w:r>
    </w:p>
    <w:p w:rsidR="00773720" w:rsidRDefault="00773720" w:rsidP="00773720">
      <w:r>
        <w:t>•</w:t>
      </w:r>
      <w:r>
        <w:tab/>
        <w:t>MW v0.1 self5 - from the start, this time the results are as expected (type of result, number of result)</w:t>
      </w:r>
    </w:p>
    <w:p w:rsidR="00773720" w:rsidRDefault="00773720" w:rsidP="00773720">
      <w:r>
        <w:t>•</w:t>
      </w:r>
      <w:r>
        <w:tab/>
        <w:t>MW v0.2, working chart, 3 days, type of report - day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773720">
      <w:r>
        <w:t>•</w:t>
      </w:r>
      <w:r>
        <w:tab/>
        <w:t>MW v0.2, working chart, entire May (previous was 4 days), Mosaic group - subject - second chart working as expected, more accurate; x - type code, e.g. A01, A02; y - count by reference; only 4 services - 4 columns; for the entire May</w:t>
      </w:r>
    </w:p>
    <w:p w:rsidR="00773720" w:rsidRDefault="00773720" w:rsidP="00773720">
      <w:r>
        <w:t>•</w:t>
      </w:r>
      <w:r>
        <w:tab/>
        <w:t>MW v0.2, working chart, entire May, Mosaic group - subject - similar to previous one, not as detailed, x - Mosaic groups, e.g. B, G; y - count by reference; columns - different services (different values in 'subject'); entire May</w:t>
      </w:r>
    </w:p>
    <w:p w:rsidR="00773720" w:rsidRDefault="00773720" w:rsidP="00773720">
      <w:r>
        <w:t>Here implementation of questions started:</w:t>
      </w:r>
    </w:p>
    <w:p w:rsidR="00773720" w:rsidRDefault="00773720" w:rsidP="00773720">
      <w:r>
        <w:t>•</w:t>
      </w:r>
      <w:r>
        <w:tab/>
      </w:r>
      <w:proofErr w:type="gramStart"/>
      <w:r>
        <w:t>one</w:t>
      </w:r>
      <w:proofErr w:type="gramEnd"/>
      <w:r>
        <w:t xml:space="preserve"> issue on multiple channels v1.0 - find cases of misuse of multiple channels</w:t>
      </w:r>
    </w:p>
    <w:p w:rsidR="00773720" w:rsidRDefault="00773720" w:rsidP="00773720">
      <w:r>
        <w:t>The CRM dataset I was working on was limited to May only, entries without UPRN were filtered. There were 979 entries left as a result</w:t>
      </w:r>
    </w:p>
    <w:p w:rsidR="00773720" w:rsidRDefault="00773720" w:rsidP="00773720">
      <w:r>
        <w:t>•</w:t>
      </w:r>
      <w:r>
        <w:tab/>
        <w:t>MW report 3 = MW Report 3, blank chart - base report that can be used to generate different reports about number of interactions with the Council, couldn't overwrite the original one, created another one to have a more meaningful name</w:t>
      </w:r>
    </w:p>
    <w:p w:rsidR="00773720" w:rsidRDefault="00773720" w:rsidP="00773720">
      <w:r>
        <w:t>•</w:t>
      </w:r>
      <w:r>
        <w:tab/>
        <w:t>MW report 3, chart 1 - both above and below 3 interactions on one chart</w:t>
      </w:r>
    </w:p>
    <w:p w:rsidR="00773720" w:rsidRDefault="00773720" w:rsidP="00773720">
      <w:r>
        <w:t>•</w:t>
      </w:r>
      <w:r>
        <w:tab/>
        <w:t>MW report 3, chart 1.1 blank - template for the charts 1.1 and 1.2</w:t>
      </w:r>
    </w:p>
    <w:p w:rsidR="00773720" w:rsidRDefault="00773720" w:rsidP="00773720">
      <w:r>
        <w:t>•</w:t>
      </w:r>
      <w:r>
        <w:tab/>
        <w:t>MW report 3, chart 1.1 - chart with only above 3 interactions, using filter</w:t>
      </w:r>
    </w:p>
    <w:p w:rsidR="00773720" w:rsidRDefault="00773720" w:rsidP="00773720">
      <w:r>
        <w:t>•</w:t>
      </w:r>
      <w:r>
        <w:tab/>
        <w:t xml:space="preserve">MW report 3, chart 1.1 correct </w:t>
      </w:r>
      <w:proofErr w:type="gramStart"/>
      <w:r>
        <w:t>-  chart</w:t>
      </w:r>
      <w:proofErr w:type="gramEnd"/>
      <w:r>
        <w:t xml:space="preserve">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773720">
      <w:r>
        <w:lastRenderedPageBreak/>
        <w:t>•</w:t>
      </w:r>
      <w:r>
        <w:tab/>
        <w:t>MW report 3, chart 1.2 correct - chart with only below 3 interactions, with list</w:t>
      </w:r>
    </w:p>
    <w:p w:rsidR="00773720" w:rsidRDefault="00773720" w:rsidP="00773720">
      <w:proofErr w:type="gramStart"/>
      <w:r>
        <w:t>the</w:t>
      </w:r>
      <w:proofErr w:type="gramEnd"/>
      <w:r>
        <w:t xml:space="preserve"> last 3 charts did not have axis sorted, I figured out how to sort axis starting from chart 3.2</w:t>
      </w:r>
    </w:p>
    <w:p w:rsidR="00773720" w:rsidRDefault="00773720" w:rsidP="00773720">
      <w:r>
        <w:t xml:space="preserve"> </w:t>
      </w:r>
    </w:p>
    <w:p w:rsidR="00773720" w:rsidRDefault="00773720" w:rsidP="00773720">
      <w:proofErr w:type="gramStart"/>
      <w:r>
        <w:t>further</w:t>
      </w:r>
      <w:proofErr w:type="gramEnd"/>
      <w:r>
        <w:t xml:space="preserve">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773720">
      <w:r>
        <w:t xml:space="preserve"> </w:t>
      </w:r>
    </w:p>
    <w:p w:rsidR="00773720" w:rsidRDefault="00773720" w:rsidP="00773720">
      <w:r>
        <w:t>•</w:t>
      </w:r>
      <w:r>
        <w:tab/>
        <w:t>MW report 3, chart 2.1 - Mosaic group x services</w:t>
      </w:r>
    </w:p>
    <w:p w:rsidR="00773720" w:rsidRDefault="00773720" w:rsidP="00773720">
      <w:r>
        <w:t>•</w:t>
      </w:r>
      <w:r>
        <w:tab/>
        <w:t>MW report 3, chart 2.2 - Mosaic group detailed x services</w:t>
      </w:r>
    </w:p>
    <w:p w:rsidR="00773720" w:rsidRDefault="00773720" w:rsidP="00773720">
      <w:r>
        <w:t>•</w:t>
      </w:r>
      <w:r>
        <w:tab/>
        <w:t>MW report 3, chart 2.3 group code - the use of the selected service across different Mosaic groups</w:t>
      </w:r>
    </w:p>
    <w:p w:rsidR="00773720" w:rsidRDefault="00773720" w:rsidP="00773720">
      <w:r>
        <w:t>•</w:t>
      </w:r>
      <w:r>
        <w:tab/>
        <w:t>MW report 3, chart 2.3 group type code - the use of the selected service across different Mosaic detailed groups</w:t>
      </w:r>
    </w:p>
    <w:p w:rsidR="00773720" w:rsidRDefault="00773720" w:rsidP="00773720">
      <w:r>
        <w:t>•</w:t>
      </w:r>
      <w:r>
        <w:tab/>
        <w:t>MW report 3, chart 3.1 - blank report that is used as a basis for the other 3.1 reports</w:t>
      </w:r>
    </w:p>
    <w:p w:rsidR="00773720" w:rsidRDefault="00773720" w:rsidP="00773720">
      <w:r>
        <w:t>•</w:t>
      </w:r>
      <w:r>
        <w:tab/>
        <w:t>MW report 3, chart 3.1 above 3 - Mosaic groups that active users belong to</w:t>
      </w:r>
    </w:p>
    <w:p w:rsidR="00773720" w:rsidRDefault="00773720" w:rsidP="00773720">
      <w:r>
        <w:t>•</w:t>
      </w:r>
      <w:r>
        <w:tab/>
        <w:t xml:space="preserve">MW report 3, chart 3.1 up to 3 - Mosaic groups that </w:t>
      </w:r>
      <w:proofErr w:type="spellStart"/>
      <w:r>
        <w:t>occassional</w:t>
      </w:r>
      <w:proofErr w:type="spellEnd"/>
      <w:r>
        <w:t xml:space="preserve"> users belong to</w:t>
      </w:r>
    </w:p>
    <w:p w:rsidR="00773720" w:rsidRDefault="00773720" w:rsidP="00773720">
      <w:r>
        <w:t>•</w:t>
      </w:r>
      <w:r>
        <w:tab/>
      </w:r>
      <w:proofErr w:type="gramStart"/>
      <w:r>
        <w:t>report</w:t>
      </w:r>
      <w:proofErr w:type="gramEnd"/>
      <w:r>
        <w:t xml:space="preserve"> 3.1 - 3 charts on one page</w:t>
      </w:r>
    </w:p>
    <w:p w:rsidR="00773720" w:rsidRDefault="00773720" w:rsidP="00773720">
      <w:proofErr w:type="gramStart"/>
      <w:r>
        <w:t>working</w:t>
      </w:r>
      <w:proofErr w:type="gramEnd"/>
      <w:r>
        <w:t xml:space="preserve"> 27.07</w:t>
      </w:r>
    </w:p>
    <w:p w:rsidR="00773720" w:rsidRDefault="00773720" w:rsidP="00773720">
      <w:r>
        <w:t xml:space="preserve"> </w:t>
      </w:r>
    </w:p>
    <w:p w:rsidR="00773720" w:rsidRDefault="00773720" w:rsidP="00773720">
      <w:r>
        <w:t>•</w:t>
      </w:r>
      <w:r>
        <w:tab/>
        <w:t>MW Report 2, 2.1 identify citizens who interacted multiple times</w:t>
      </w:r>
    </w:p>
    <w:p w:rsidR="00773720" w:rsidRDefault="00773720" w:rsidP="00773720">
      <w:r>
        <w:t>•</w:t>
      </w:r>
      <w:r>
        <w:tab/>
        <w:t>MW Report 2, 2.2 multiple interactions through different channels</w:t>
      </w:r>
    </w:p>
    <w:p w:rsidR="00773720" w:rsidRDefault="00773720" w:rsidP="00773720">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773720">
      <w:r>
        <w:t xml:space="preserve"> </w:t>
      </w:r>
    </w:p>
    <w:p w:rsidR="00773720" w:rsidRDefault="00773720" w:rsidP="00773720">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773720">
      <w:r>
        <w:t xml:space="preserve"> </w:t>
      </w:r>
    </w:p>
    <w:p w:rsidR="00773720" w:rsidRDefault="00773720" w:rsidP="00773720">
      <w:proofErr w:type="spellStart"/>
      <w:r>
        <w:t>Analyze</w:t>
      </w:r>
      <w:proofErr w:type="spellEnd"/>
      <w:r>
        <w:t xml:space="preserve"> a few examples:</w:t>
      </w:r>
    </w:p>
    <w:p w:rsidR="00773720" w:rsidRDefault="00773720" w:rsidP="00773720">
      <w:r>
        <w:lastRenderedPageBreak/>
        <w:t>•</w:t>
      </w:r>
      <w:r>
        <w:tab/>
        <w:t xml:space="preserve">Someone starts on the web, the next day they call </w:t>
      </w:r>
    </w:p>
    <w:p w:rsidR="00773720" w:rsidRDefault="00773720" w:rsidP="00773720">
      <w:r>
        <w:t>•</w:t>
      </w:r>
      <w:r>
        <w:tab/>
        <w:t>Someone start with face-to-face, then they open a number of tickets on the same issue through web the next day</w:t>
      </w:r>
    </w:p>
    <w:p w:rsidR="00773720" w:rsidRDefault="00773720" w:rsidP="00773720"/>
    <w:p w:rsidR="00773720" w:rsidRPr="00773720" w:rsidRDefault="00773720" w:rsidP="00773720"/>
    <w:p w:rsidR="00773720" w:rsidRDefault="00773720" w:rsidP="00773720"/>
    <w:p w:rsidR="00773720" w:rsidRDefault="00773720" w:rsidP="00773720"/>
    <w:p w:rsidR="00773720" w:rsidRDefault="00773720" w:rsidP="00773720"/>
    <w:p w:rsidR="00773720" w:rsidRPr="00773720" w:rsidRDefault="00773720" w:rsidP="00773720"/>
    <w:p w:rsidR="000118CF" w:rsidRDefault="000118CF"/>
    <w:p w:rsidR="00EF26D0" w:rsidRDefault="00EF26D0">
      <w:r>
        <w:br w:type="page"/>
      </w:r>
    </w:p>
    <w:p w:rsidR="004F518B" w:rsidRDefault="004F518B" w:rsidP="008F6400">
      <w:pPr>
        <w:pStyle w:val="Heading1"/>
      </w:pPr>
      <w:bookmarkStart w:id="40" w:name="_Toc426142955"/>
      <w:r>
        <w:lastRenderedPageBreak/>
        <w:t>Bibliography</w:t>
      </w:r>
      <w:bookmarkEnd w:id="40"/>
    </w:p>
    <w:p w:rsidR="00FD0E55" w:rsidRPr="00FD0E55" w:rsidRDefault="004F518B">
      <w:pPr>
        <w:pStyle w:val="NormalWeb"/>
        <w:ind w:left="480" w:hanging="480"/>
        <w:divId w:val="1508862477"/>
        <w:rPr>
          <w:rFonts w:ascii="Calibri" w:hAnsi="Calibri"/>
          <w:noProof/>
          <w:sz w:val="22"/>
        </w:rPr>
      </w:pPr>
      <w:r>
        <w:fldChar w:fldCharType="begin" w:fldLock="1"/>
      </w:r>
      <w:r>
        <w:instrText xml:space="preserve">ADDIN Mendeley Bibliography CSL_BIBLIOGRAPHY </w:instrText>
      </w:r>
      <w:r>
        <w:fldChar w:fldCharType="separate"/>
      </w:r>
      <w:r w:rsidR="00FD0E55" w:rsidRPr="00FD0E55">
        <w:rPr>
          <w:rFonts w:ascii="Calibri" w:hAnsi="Calibri"/>
          <w:noProof/>
          <w:sz w:val="22"/>
        </w:rPr>
        <w:t xml:space="preserve">Baars, H. &amp; Kemper, H.-G., 2008. Management Support with Structured and Unstructured Data—An Integrated Business Intelligence Framework. </w:t>
      </w:r>
      <w:r w:rsidR="00FD0E55" w:rsidRPr="00FD0E55">
        <w:rPr>
          <w:rFonts w:ascii="Calibri" w:hAnsi="Calibri"/>
          <w:i/>
          <w:iCs/>
          <w:noProof/>
          <w:sz w:val="22"/>
        </w:rPr>
        <w:t>Information Systems Management</w:t>
      </w:r>
      <w:r w:rsidR="00FD0E55" w:rsidRPr="00FD0E55">
        <w:rPr>
          <w:rFonts w:ascii="Calibri" w:hAnsi="Calibri"/>
          <w:noProof/>
          <w:sz w:val="22"/>
        </w:rPr>
        <w:t>, 25(2), pp.132–148.</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Bevan, N., 2001. International standards for HCI and usability. </w:t>
      </w:r>
      <w:r w:rsidRPr="00FD0E55">
        <w:rPr>
          <w:rFonts w:ascii="Calibri" w:hAnsi="Calibri"/>
          <w:i/>
          <w:iCs/>
          <w:noProof/>
          <w:sz w:val="22"/>
        </w:rPr>
        <w:t>International Journal of Human-Computer Studies</w:t>
      </w:r>
      <w:r w:rsidRPr="00FD0E55">
        <w:rPr>
          <w:rFonts w:ascii="Calibri" w:hAnsi="Calibri"/>
          <w:noProof/>
          <w:sz w:val="22"/>
        </w:rPr>
        <w:t>, 55(4), pp.1–18.</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Browne, D. et al., 2010. </w:t>
      </w:r>
      <w:r w:rsidRPr="00FD0E55">
        <w:rPr>
          <w:rFonts w:ascii="Calibri" w:hAnsi="Calibri"/>
          <w:i/>
          <w:iCs/>
          <w:noProof/>
          <w:sz w:val="22"/>
        </w:rPr>
        <w:t>IBM Cognos Business Intelligence V10. 1 Handbook</w:t>
      </w:r>
      <w:r w:rsidRPr="00FD0E55">
        <w:rPr>
          <w:rFonts w:ascii="Calibri" w:hAnsi="Calibri"/>
          <w:noProof/>
          <w:sz w:val="22"/>
        </w:rPr>
        <w:t>, IBM Redbooks.</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Chan, K.W. &amp; Mauborgne, R., 2005. Blue ocean strategy: from theory to practice. </w:t>
      </w:r>
      <w:r w:rsidRPr="00FD0E55">
        <w:rPr>
          <w:rFonts w:ascii="Calibri" w:hAnsi="Calibri"/>
          <w:i/>
          <w:iCs/>
          <w:noProof/>
          <w:sz w:val="22"/>
        </w:rPr>
        <w:t>California management review</w:t>
      </w:r>
      <w:r w:rsidRPr="00FD0E55">
        <w:rPr>
          <w:rFonts w:ascii="Calibri" w:hAnsi="Calibri"/>
          <w:noProof/>
          <w:sz w:val="22"/>
        </w:rPr>
        <w:t>, 47(3), pp.105–121.</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Council, D., 2007. Eleven Lessons: Managing Design in Eleven Global Brands. A Study of the Design Process. </w:t>
      </w:r>
      <w:r w:rsidRPr="00FD0E55">
        <w:rPr>
          <w:rFonts w:ascii="Calibri" w:hAnsi="Calibri"/>
          <w:i/>
          <w:iCs/>
          <w:noProof/>
          <w:sz w:val="22"/>
        </w:rPr>
        <w:t>London: Design Council, www. designcouncil. org. uk/sites/default/files/asset/document/ElevenLessons_Design_Council</w:t>
      </w:r>
      <w:r w:rsidRPr="00FD0E55">
        <w:rPr>
          <w:rFonts w:ascii="Calibri" w:hAnsi="Calibri"/>
          <w:noProof/>
          <w:sz w:val="22"/>
        </w:rPr>
        <w:t>, 20(282), p.29.</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Council, D., 2005. The “double diamond”design process model. </w:t>
      </w:r>
      <w:r w:rsidRPr="00FD0E55">
        <w:rPr>
          <w:rFonts w:ascii="Calibri" w:hAnsi="Calibri"/>
          <w:i/>
          <w:iCs/>
          <w:noProof/>
          <w:sz w:val="22"/>
        </w:rPr>
        <w:t>Design Council</w:t>
      </w:r>
      <w:r w:rsidRPr="00FD0E55">
        <w:rPr>
          <w:rFonts w:ascii="Calibri" w:hAnsi="Calibri"/>
          <w:noProof/>
          <w:sz w:val="22"/>
        </w:rPr>
        <w:t>. Available at: http://www.designcouncil.org.uk/news-opinion/design-process-what-double-diamond.</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Demchenko, Y., De Laat, C. &amp; Membrey, P., 2014. Defining architecture components of the Big Data Ecosystem. In </w:t>
      </w:r>
      <w:r w:rsidRPr="00FD0E55">
        <w:rPr>
          <w:rFonts w:ascii="Calibri" w:hAnsi="Calibri"/>
          <w:i/>
          <w:iCs/>
          <w:noProof/>
          <w:sz w:val="22"/>
        </w:rPr>
        <w:t>Collaboration Technologies and Systems (CTS), 2014 International Conference on</w:t>
      </w:r>
      <w:r w:rsidRPr="00FD0E55">
        <w:rPr>
          <w:rFonts w:ascii="Calibri" w:hAnsi="Calibri"/>
          <w:noProof/>
          <w:sz w:val="22"/>
        </w:rPr>
        <w:t>. pp. 104–112.</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DIS, I.S.O., 2009. 9241-210: 2010. Ergonomics of human system interaction-Part 210: Human-centred design for interactive systems. </w:t>
      </w:r>
      <w:r w:rsidRPr="00FD0E55">
        <w:rPr>
          <w:rFonts w:ascii="Calibri" w:hAnsi="Calibri"/>
          <w:i/>
          <w:iCs/>
          <w:noProof/>
          <w:sz w:val="22"/>
        </w:rPr>
        <w:t>International Standardization Organization (ISO). Switzerland</w:t>
      </w:r>
      <w:r w:rsidRPr="00FD0E55">
        <w:rPr>
          <w:rFonts w:ascii="Calibri" w:hAnsi="Calibri"/>
          <w:noProof/>
          <w:sz w:val="22"/>
        </w:rPr>
        <w:t>.</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Douglas, L., 2001. 3d data management: Controlling data volume, velocity and variety. </w:t>
      </w:r>
      <w:r w:rsidRPr="00FD0E55">
        <w:rPr>
          <w:rFonts w:ascii="Calibri" w:hAnsi="Calibri"/>
          <w:i/>
          <w:iCs/>
          <w:noProof/>
          <w:sz w:val="22"/>
        </w:rPr>
        <w:t>Gartner. Retrieved</w:t>
      </w:r>
      <w:r w:rsidRPr="00FD0E55">
        <w:rPr>
          <w:rFonts w:ascii="Calibri" w:hAnsi="Calibri"/>
          <w:noProof/>
          <w:sz w:val="22"/>
        </w:rPr>
        <w:t>, 6.</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Earthy, J., Jones, B.S. &amp; Bevan, N., 2001. The improvement of human-centred processes—facing the challenge and reaping the benefit of ISO 13407. </w:t>
      </w:r>
      <w:r w:rsidRPr="00FD0E55">
        <w:rPr>
          <w:rFonts w:ascii="Calibri" w:hAnsi="Calibri"/>
          <w:i/>
          <w:iCs/>
          <w:noProof/>
          <w:sz w:val="22"/>
        </w:rPr>
        <w:t>International Journal of Human-Computer Studies</w:t>
      </w:r>
      <w:r w:rsidRPr="00FD0E55">
        <w:rPr>
          <w:rFonts w:ascii="Calibri" w:hAnsi="Calibri"/>
          <w:noProof/>
          <w:sz w:val="22"/>
        </w:rPr>
        <w:t>, 55(4), pp.553–585. Available at: http://linkinghub.elsevier.com/retrieve/pii/S1071581901904938\nhttp://dx.doi.org/10.1006/ijhc.2001.0493.</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Gasson, S., 2003. Human-Centered vs. User-Centered Approaches to Information System Design. </w:t>
      </w:r>
      <w:r w:rsidRPr="00FD0E55">
        <w:rPr>
          <w:rFonts w:ascii="Calibri" w:hAnsi="Calibri"/>
          <w:i/>
          <w:iCs/>
          <w:noProof/>
          <w:sz w:val="22"/>
        </w:rPr>
        <w:t>Journal of Information Technology Theory and Application</w:t>
      </w:r>
      <w:r w:rsidRPr="00FD0E55">
        <w:rPr>
          <w:rFonts w:ascii="Calibri" w:hAnsi="Calibri"/>
          <w:noProof/>
          <w:sz w:val="22"/>
        </w:rPr>
        <w:t>, 5(2), pp.29–46.</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Gill, K.S., 1996. The foundations of human-centred systems. In </w:t>
      </w:r>
      <w:r w:rsidRPr="00FD0E55">
        <w:rPr>
          <w:rFonts w:ascii="Calibri" w:hAnsi="Calibri"/>
          <w:i/>
          <w:iCs/>
          <w:noProof/>
          <w:sz w:val="22"/>
        </w:rPr>
        <w:t>Human machine symbiosis</w:t>
      </w:r>
      <w:r w:rsidRPr="00FD0E55">
        <w:rPr>
          <w:rFonts w:ascii="Calibri" w:hAnsi="Calibri"/>
          <w:noProof/>
          <w:sz w:val="22"/>
        </w:rPr>
        <w:t>. Springer, pp. 1–68.</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Greenbaum, J., 1993. A design of one’s own: towards participatory design in the United States. </w:t>
      </w:r>
      <w:r w:rsidRPr="00FD0E55">
        <w:rPr>
          <w:rFonts w:ascii="Calibri" w:hAnsi="Calibri"/>
          <w:i/>
          <w:iCs/>
          <w:noProof/>
          <w:sz w:val="22"/>
        </w:rPr>
        <w:t>Participatory design: Principles and practices</w:t>
      </w:r>
      <w:r w:rsidRPr="00FD0E55">
        <w:rPr>
          <w:rFonts w:ascii="Calibri" w:hAnsi="Calibri"/>
          <w:noProof/>
          <w:sz w:val="22"/>
        </w:rPr>
        <w:t>, pp.27–37.</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Gulliksen, J. et al., 2003. Key principles for user-centred systems design. </w:t>
      </w:r>
      <w:r w:rsidRPr="00FD0E55">
        <w:rPr>
          <w:rFonts w:ascii="Calibri" w:hAnsi="Calibri"/>
          <w:i/>
          <w:iCs/>
          <w:noProof/>
          <w:sz w:val="22"/>
        </w:rPr>
        <w:t>Behaviour &amp; Information Technology</w:t>
      </w:r>
      <w:r w:rsidRPr="00FD0E55">
        <w:rPr>
          <w:rFonts w:ascii="Calibri" w:hAnsi="Calibri"/>
          <w:noProof/>
          <w:sz w:val="22"/>
        </w:rPr>
        <w:t>, 22(6), pp.397–409.</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IBM, 2015. IBM Business analytics. Available at: http://www-03.ibm.com/software/products/en/category/business-analytics [Accessed July 9, 2015].</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lastRenderedPageBreak/>
        <w:t xml:space="preserve">ISO, I., 1999. 13407: Human-centred design processes for interactive systems. </w:t>
      </w:r>
      <w:r w:rsidRPr="00FD0E55">
        <w:rPr>
          <w:rFonts w:ascii="Calibri" w:hAnsi="Calibri"/>
          <w:i/>
          <w:iCs/>
          <w:noProof/>
          <w:sz w:val="22"/>
        </w:rPr>
        <w:t>Geneva: ISO</w:t>
      </w:r>
      <w:r w:rsidRPr="00FD0E55">
        <w:rPr>
          <w:rFonts w:ascii="Calibri" w:hAnsi="Calibri"/>
          <w:noProof/>
          <w:sz w:val="22"/>
        </w:rPr>
        <w:t>.</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Kurosu, M., 2011. </w:t>
      </w:r>
      <w:r w:rsidRPr="00FD0E55">
        <w:rPr>
          <w:rFonts w:ascii="Calibri" w:hAnsi="Calibri"/>
          <w:i/>
          <w:iCs/>
          <w:noProof/>
          <w:sz w:val="22"/>
        </w:rPr>
        <w:t>Human centered design</w:t>
      </w:r>
      <w:r w:rsidRPr="00FD0E55">
        <w:rPr>
          <w:rFonts w:ascii="Calibri" w:hAnsi="Calibri"/>
          <w:noProof/>
          <w:sz w:val="22"/>
        </w:rPr>
        <w:t>, Springer.</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Liem, A. &amp; Sanders, E.B.N., 2011. The impact of human-centred design workshops in strategic design projects. </w:t>
      </w:r>
      <w:r w:rsidRPr="00FD0E55">
        <w:rPr>
          <w:rFonts w:ascii="Calibri" w:hAnsi="Calibri"/>
          <w:i/>
          <w:iCs/>
          <w:noProof/>
          <w:sz w:val="22"/>
        </w:rPr>
        <w:t>Lecture Notes in Computer Science (including subseries Lecture Notes in Artificial Intelligence and Lecture Notes in Bioinformatics)</w:t>
      </w:r>
      <w:r w:rsidRPr="00FD0E55">
        <w:rPr>
          <w:rFonts w:ascii="Calibri" w:hAnsi="Calibri"/>
          <w:noProof/>
          <w:sz w:val="22"/>
        </w:rPr>
        <w:t>, 6776 LNCS, pp.110–119.</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Maguire, M., 2001. Methods to support human-centred design. </w:t>
      </w:r>
      <w:r w:rsidRPr="00FD0E55">
        <w:rPr>
          <w:rFonts w:ascii="Calibri" w:hAnsi="Calibri"/>
          <w:i/>
          <w:iCs/>
          <w:noProof/>
          <w:sz w:val="22"/>
        </w:rPr>
        <w:t>International Journal of Human-Computer Studies</w:t>
      </w:r>
      <w:r w:rsidRPr="00FD0E55">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McAfee, A. &amp; Brynjolfsson, E., 2012. Big Data. The management revolution. </w:t>
      </w:r>
      <w:r w:rsidRPr="00FD0E55">
        <w:rPr>
          <w:rFonts w:ascii="Calibri" w:hAnsi="Calibri"/>
          <w:i/>
          <w:iCs/>
          <w:noProof/>
          <w:sz w:val="22"/>
        </w:rPr>
        <w:t>Harvard Buiness Review</w:t>
      </w:r>
      <w:r w:rsidRPr="00FD0E55">
        <w:rPr>
          <w:rFonts w:ascii="Calibri" w:hAnsi="Calibri"/>
          <w:noProof/>
          <w:sz w:val="22"/>
        </w:rPr>
        <w:t>, 90(10), pp.61–68. Available at: http://www.buyukverienstitusu.com/s/1870/i/Big_Data_2.pdf.</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Minelli, M., Chambers, M. &amp; Dhiraj, A., 2012. </w:t>
      </w:r>
      <w:r w:rsidRPr="00FD0E55">
        <w:rPr>
          <w:rFonts w:ascii="Calibri" w:hAnsi="Calibri"/>
          <w:i/>
          <w:iCs/>
          <w:noProof/>
          <w:sz w:val="22"/>
        </w:rPr>
        <w:t>Big data, big analytics: emerging business intelligence and analytic trends for today’s businesses</w:t>
      </w:r>
      <w:r w:rsidRPr="00FD0E55">
        <w:rPr>
          <w:rFonts w:ascii="Calibri" w:hAnsi="Calibri"/>
          <w:noProof/>
          <w:sz w:val="22"/>
        </w:rPr>
        <w:t>, John Wiley &amp; Sons.</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Nickerson, R.S., 1969. Man-computer interaction: A challenge for human factors research. </w:t>
      </w:r>
      <w:r w:rsidRPr="00FD0E55">
        <w:rPr>
          <w:rFonts w:ascii="Calibri" w:hAnsi="Calibri"/>
          <w:i/>
          <w:iCs/>
          <w:noProof/>
          <w:sz w:val="22"/>
        </w:rPr>
        <w:t>Ergonomics</w:t>
      </w:r>
      <w:r w:rsidRPr="00FD0E55">
        <w:rPr>
          <w:rFonts w:ascii="Calibri" w:hAnsi="Calibri"/>
          <w:noProof/>
          <w:sz w:val="22"/>
        </w:rPr>
        <w:t>, 12(4), pp.501–517.</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NIST, 2015. NIST Big Data Working Group (NBD-WG). Available at: http://bigdatawg.nist.gov/home.php [Accessed July 10, 2015].</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Norman, D., 1988. The Design of Everyday Things (Originally published: The psychology of everyday things). </w:t>
      </w:r>
      <w:r w:rsidRPr="00FD0E55">
        <w:rPr>
          <w:rFonts w:ascii="Calibri" w:hAnsi="Calibri"/>
          <w:i/>
          <w:iCs/>
          <w:noProof/>
          <w:sz w:val="22"/>
        </w:rPr>
        <w:t>The Design of Everyday Things (Originally published: The psychology of everyday things)</w:t>
      </w:r>
      <w:r w:rsidRPr="00FD0E55">
        <w:rPr>
          <w:rFonts w:ascii="Calibri" w:hAnsi="Calibri"/>
          <w:noProof/>
          <w:sz w:val="22"/>
        </w:rPr>
        <w:t>.</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Norman, D.A., 2013. </w:t>
      </w:r>
      <w:r w:rsidRPr="00FD0E55">
        <w:rPr>
          <w:rFonts w:ascii="Calibri" w:hAnsi="Calibri"/>
          <w:i/>
          <w:iCs/>
          <w:noProof/>
          <w:sz w:val="22"/>
        </w:rPr>
        <w:t>The design of everyday things: Revised and expanded edition</w:t>
      </w:r>
      <w:r w:rsidRPr="00FD0E55">
        <w:rPr>
          <w:rFonts w:ascii="Calibri" w:hAnsi="Calibri"/>
          <w:noProof/>
          <w:sz w:val="22"/>
        </w:rPr>
        <w:t>, Basic books.</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Norman, D.A. &amp; Draper, S.W., 1986. User centered system design.</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Prahalad, C. &amp; Ramaswamy, V., 2000. Co-opting customer competence. </w:t>
      </w:r>
      <w:r w:rsidRPr="00FD0E55">
        <w:rPr>
          <w:rFonts w:ascii="Calibri" w:hAnsi="Calibri"/>
          <w:i/>
          <w:iCs/>
          <w:noProof/>
          <w:sz w:val="22"/>
        </w:rPr>
        <w:t>Harvard business review</w:t>
      </w:r>
      <w:r w:rsidRPr="00FD0E55">
        <w:rPr>
          <w:rFonts w:ascii="Calibri" w:hAnsi="Calibri"/>
          <w:noProof/>
          <w:sz w:val="22"/>
        </w:rPr>
        <w:t>, pp.1–8. Available at: http://www.sld.cu/galerias/pdf/sitios/infodir/coopting_customer_competence.pdf.</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Ritter, F.E., Baxter, G.D. &amp; Churchill, E.F., 2014. </w:t>
      </w:r>
      <w:r w:rsidRPr="00FD0E55">
        <w:rPr>
          <w:rFonts w:ascii="Calibri" w:hAnsi="Calibri"/>
          <w:i/>
          <w:iCs/>
          <w:noProof/>
          <w:sz w:val="22"/>
        </w:rPr>
        <w:t>Foundations for Designing User-Centered Systems</w:t>
      </w:r>
      <w:r w:rsidRPr="00FD0E55">
        <w:rPr>
          <w:rFonts w:ascii="Calibri" w:hAnsi="Calibri"/>
          <w:noProof/>
          <w:sz w:val="22"/>
        </w:rPr>
        <w:t>, Springer.</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Robert, B., 1965. The New utopians: A Study of Systems Design and Social Change. </w:t>
      </w:r>
      <w:r w:rsidRPr="00FD0E55">
        <w:rPr>
          <w:rFonts w:ascii="Calibri" w:hAnsi="Calibri"/>
          <w:i/>
          <w:iCs/>
          <w:noProof/>
          <w:sz w:val="22"/>
        </w:rPr>
        <w:t>Englewood Cliffs</w:t>
      </w:r>
      <w:r w:rsidRPr="00FD0E55">
        <w:rPr>
          <w:rFonts w:ascii="Calibri" w:hAnsi="Calibri"/>
          <w:noProof/>
          <w:sz w:val="22"/>
        </w:rPr>
        <w:t>, pp.47–49.</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Verganti, R., 2013. </w:t>
      </w:r>
      <w:r w:rsidRPr="00FD0E55">
        <w:rPr>
          <w:rFonts w:ascii="Calibri" w:hAnsi="Calibri"/>
          <w:i/>
          <w:iCs/>
          <w:noProof/>
          <w:sz w:val="22"/>
        </w:rPr>
        <w:t>Design driven innovation: changing the rules of competition by radically innovating what things mean</w:t>
      </w:r>
      <w:r w:rsidRPr="00FD0E55">
        <w:rPr>
          <w:rFonts w:ascii="Calibri" w:hAnsi="Calibri"/>
          <w:noProof/>
          <w:sz w:val="22"/>
        </w:rPr>
        <w:t>, Harvard Business Press.</w:t>
      </w:r>
    </w:p>
    <w:p w:rsidR="00FD0E55" w:rsidRPr="00FD0E55" w:rsidRDefault="00FD0E55">
      <w:pPr>
        <w:pStyle w:val="NormalWeb"/>
        <w:ind w:left="480" w:hanging="480"/>
        <w:divId w:val="1508862477"/>
        <w:rPr>
          <w:rFonts w:ascii="Calibri" w:hAnsi="Calibri"/>
          <w:noProof/>
          <w:sz w:val="22"/>
        </w:rPr>
      </w:pPr>
      <w:r w:rsidRPr="00FD0E55">
        <w:rPr>
          <w:rFonts w:ascii="Calibri" w:hAnsi="Calibri"/>
          <w:noProof/>
          <w:sz w:val="22"/>
        </w:rPr>
        <w:t xml:space="preserve">Ward, J.S. &amp; Barker, A., 2013. Undefined By Data: A Survey of Big Data Definitions. </w:t>
      </w:r>
      <w:r w:rsidRPr="00FD0E55">
        <w:rPr>
          <w:rFonts w:ascii="Calibri" w:hAnsi="Calibri"/>
          <w:i/>
          <w:iCs/>
          <w:noProof/>
          <w:sz w:val="22"/>
        </w:rPr>
        <w:t>arXiv.org</w:t>
      </w:r>
      <w:r w:rsidRPr="00FD0E55">
        <w:rPr>
          <w:rFonts w:ascii="Calibri" w:hAnsi="Calibri"/>
          <w:noProof/>
          <w:sz w:val="22"/>
        </w:rPr>
        <w:t>. Available at: http://arxiv.org/abs/1309.5821\npapers3://publication/uuid/63831F5F-B214-46D5-8A86-671042BE993F.</w:t>
      </w:r>
    </w:p>
    <w:p w:rsidR="004F518B" w:rsidRDefault="004F518B" w:rsidP="00FD0E55">
      <w:pPr>
        <w:pStyle w:val="NormalWeb"/>
        <w:ind w:left="480" w:hanging="480"/>
        <w:divId w:val="613563557"/>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mike" w:date="2015-07-29T17:55:00Z" w:initials="m">
    <w:p w:rsidR="00564C62" w:rsidRDefault="00564C62" w:rsidP="00905739">
      <w:pPr>
        <w:pStyle w:val="CommentText"/>
      </w:pPr>
      <w:r>
        <w:rPr>
          <w:rStyle w:val="CommentReference"/>
        </w:rPr>
        <w:annotationRef/>
      </w:r>
      <w:r>
        <w:t xml:space="preserve">Kevin’s name on the </w:t>
      </w:r>
      <w:proofErr w:type="spellStart"/>
      <w:r>
        <w:t>scrn</w:t>
      </w:r>
      <w:proofErr w:type="spellEnd"/>
      <w:r>
        <w:t xml:space="preserve"> sho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6">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2">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5"/>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7"/>
  </w:num>
  <w:num w:numId="5">
    <w:abstractNumId w:val="19"/>
  </w:num>
  <w:num w:numId="6">
    <w:abstractNumId w:val="9"/>
  </w:num>
  <w:num w:numId="7">
    <w:abstractNumId w:val="7"/>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1"/>
  </w:num>
  <w:num w:numId="13">
    <w:abstractNumId w:val="14"/>
  </w:num>
  <w:num w:numId="14">
    <w:abstractNumId w:val="10"/>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20"/>
  </w:num>
  <w:num w:numId="18">
    <w:abstractNumId w:val="23"/>
  </w:num>
  <w:num w:numId="19">
    <w:abstractNumId w:val="13"/>
  </w:num>
  <w:num w:numId="20">
    <w:abstractNumId w:val="11"/>
  </w:num>
  <w:num w:numId="21">
    <w:abstractNumId w:val="21"/>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num>
  <w:num w:numId="25">
    <w:abstractNumId w:val="22"/>
  </w:num>
  <w:num w:numId="26">
    <w:abstractNumId w:val="3"/>
  </w:num>
  <w:num w:numId="27">
    <w:abstractNumId w:val="2"/>
  </w:num>
  <w:num w:numId="28">
    <w:abstractNumId w:val="12"/>
  </w:num>
  <w:num w:numId="29">
    <w:abstractNumId w:val="4"/>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118CF"/>
    <w:rsid w:val="000364DD"/>
    <w:rsid w:val="0007159F"/>
    <w:rsid w:val="0008338D"/>
    <w:rsid w:val="000A1AD6"/>
    <w:rsid w:val="000B1557"/>
    <w:rsid w:val="000C39E1"/>
    <w:rsid w:val="000D6A74"/>
    <w:rsid w:val="000F277B"/>
    <w:rsid w:val="00104BE8"/>
    <w:rsid w:val="00114098"/>
    <w:rsid w:val="00114264"/>
    <w:rsid w:val="00120282"/>
    <w:rsid w:val="00131660"/>
    <w:rsid w:val="00135030"/>
    <w:rsid w:val="00186D04"/>
    <w:rsid w:val="001C5B0F"/>
    <w:rsid w:val="001C7D08"/>
    <w:rsid w:val="00212683"/>
    <w:rsid w:val="002278DA"/>
    <w:rsid w:val="00254B57"/>
    <w:rsid w:val="002574F1"/>
    <w:rsid w:val="00263594"/>
    <w:rsid w:val="00282A00"/>
    <w:rsid w:val="002A7F82"/>
    <w:rsid w:val="002B7540"/>
    <w:rsid w:val="002D3727"/>
    <w:rsid w:val="002E20DB"/>
    <w:rsid w:val="003102FC"/>
    <w:rsid w:val="003219AB"/>
    <w:rsid w:val="003220F0"/>
    <w:rsid w:val="0033289D"/>
    <w:rsid w:val="00344ED8"/>
    <w:rsid w:val="00355640"/>
    <w:rsid w:val="00361A51"/>
    <w:rsid w:val="0036333E"/>
    <w:rsid w:val="00377CE1"/>
    <w:rsid w:val="003952CC"/>
    <w:rsid w:val="003A2F32"/>
    <w:rsid w:val="003A7EE3"/>
    <w:rsid w:val="003B5EA9"/>
    <w:rsid w:val="003D123D"/>
    <w:rsid w:val="003D5B6C"/>
    <w:rsid w:val="003E04C3"/>
    <w:rsid w:val="003E38FB"/>
    <w:rsid w:val="00410C7C"/>
    <w:rsid w:val="00411924"/>
    <w:rsid w:val="0042061E"/>
    <w:rsid w:val="004274D4"/>
    <w:rsid w:val="00436A08"/>
    <w:rsid w:val="00490116"/>
    <w:rsid w:val="004B011D"/>
    <w:rsid w:val="004B7A91"/>
    <w:rsid w:val="004C084E"/>
    <w:rsid w:val="004C7F86"/>
    <w:rsid w:val="004D049A"/>
    <w:rsid w:val="004D62C4"/>
    <w:rsid w:val="004E1857"/>
    <w:rsid w:val="004E38B1"/>
    <w:rsid w:val="004F518B"/>
    <w:rsid w:val="005058C1"/>
    <w:rsid w:val="00507721"/>
    <w:rsid w:val="00512CFC"/>
    <w:rsid w:val="0051385E"/>
    <w:rsid w:val="005259BC"/>
    <w:rsid w:val="00530D23"/>
    <w:rsid w:val="00564A14"/>
    <w:rsid w:val="00564C62"/>
    <w:rsid w:val="00565E89"/>
    <w:rsid w:val="005902CA"/>
    <w:rsid w:val="005A4B55"/>
    <w:rsid w:val="005D2B08"/>
    <w:rsid w:val="005D4F36"/>
    <w:rsid w:val="005D6CA6"/>
    <w:rsid w:val="005E67AD"/>
    <w:rsid w:val="005F4FB1"/>
    <w:rsid w:val="00623411"/>
    <w:rsid w:val="00623C65"/>
    <w:rsid w:val="00652EE4"/>
    <w:rsid w:val="0065584B"/>
    <w:rsid w:val="00660053"/>
    <w:rsid w:val="006670F9"/>
    <w:rsid w:val="00667C9F"/>
    <w:rsid w:val="00674F94"/>
    <w:rsid w:val="00680A1B"/>
    <w:rsid w:val="00681AE7"/>
    <w:rsid w:val="00687D6B"/>
    <w:rsid w:val="006951B6"/>
    <w:rsid w:val="006B598D"/>
    <w:rsid w:val="006B621E"/>
    <w:rsid w:val="006B7CEE"/>
    <w:rsid w:val="006E524B"/>
    <w:rsid w:val="00701C80"/>
    <w:rsid w:val="00745150"/>
    <w:rsid w:val="00745918"/>
    <w:rsid w:val="00747150"/>
    <w:rsid w:val="00762F4D"/>
    <w:rsid w:val="00773720"/>
    <w:rsid w:val="007B3D0C"/>
    <w:rsid w:val="007F058A"/>
    <w:rsid w:val="0080104B"/>
    <w:rsid w:val="008128E4"/>
    <w:rsid w:val="00821D20"/>
    <w:rsid w:val="008427C3"/>
    <w:rsid w:val="00851D88"/>
    <w:rsid w:val="00855B5E"/>
    <w:rsid w:val="008638E9"/>
    <w:rsid w:val="008B18D4"/>
    <w:rsid w:val="008B2D8B"/>
    <w:rsid w:val="008E13BE"/>
    <w:rsid w:val="008F239A"/>
    <w:rsid w:val="008F29F5"/>
    <w:rsid w:val="008F3296"/>
    <w:rsid w:val="008F49F4"/>
    <w:rsid w:val="008F6400"/>
    <w:rsid w:val="008F6C84"/>
    <w:rsid w:val="008F7D88"/>
    <w:rsid w:val="00904D71"/>
    <w:rsid w:val="00905739"/>
    <w:rsid w:val="00910CFB"/>
    <w:rsid w:val="0091315C"/>
    <w:rsid w:val="009445AB"/>
    <w:rsid w:val="0098247F"/>
    <w:rsid w:val="009826AE"/>
    <w:rsid w:val="00984FB9"/>
    <w:rsid w:val="009875DE"/>
    <w:rsid w:val="009916CA"/>
    <w:rsid w:val="009932AD"/>
    <w:rsid w:val="009A286B"/>
    <w:rsid w:val="009A5CE1"/>
    <w:rsid w:val="009B695F"/>
    <w:rsid w:val="009B7669"/>
    <w:rsid w:val="009C2CFB"/>
    <w:rsid w:val="009D4A03"/>
    <w:rsid w:val="009F5047"/>
    <w:rsid w:val="00A06C67"/>
    <w:rsid w:val="00A07A91"/>
    <w:rsid w:val="00A23B7A"/>
    <w:rsid w:val="00A23C61"/>
    <w:rsid w:val="00A365BE"/>
    <w:rsid w:val="00A42302"/>
    <w:rsid w:val="00A430FF"/>
    <w:rsid w:val="00A44021"/>
    <w:rsid w:val="00A46C5B"/>
    <w:rsid w:val="00A4792A"/>
    <w:rsid w:val="00A531D8"/>
    <w:rsid w:val="00A66B03"/>
    <w:rsid w:val="00A66E37"/>
    <w:rsid w:val="00A72F90"/>
    <w:rsid w:val="00A77F86"/>
    <w:rsid w:val="00AA40C1"/>
    <w:rsid w:val="00AD510C"/>
    <w:rsid w:val="00AD792F"/>
    <w:rsid w:val="00B153D4"/>
    <w:rsid w:val="00B21309"/>
    <w:rsid w:val="00B32688"/>
    <w:rsid w:val="00B40D3A"/>
    <w:rsid w:val="00B439AA"/>
    <w:rsid w:val="00B64E4D"/>
    <w:rsid w:val="00B67CA7"/>
    <w:rsid w:val="00B73F0C"/>
    <w:rsid w:val="00B81E68"/>
    <w:rsid w:val="00B8718C"/>
    <w:rsid w:val="00B874B3"/>
    <w:rsid w:val="00B90D58"/>
    <w:rsid w:val="00B96635"/>
    <w:rsid w:val="00BC6F0D"/>
    <w:rsid w:val="00BD1EC3"/>
    <w:rsid w:val="00BE5463"/>
    <w:rsid w:val="00BF2748"/>
    <w:rsid w:val="00BF5071"/>
    <w:rsid w:val="00C12BB8"/>
    <w:rsid w:val="00C15CD4"/>
    <w:rsid w:val="00C23EB6"/>
    <w:rsid w:val="00C268F7"/>
    <w:rsid w:val="00C27DA7"/>
    <w:rsid w:val="00C441B6"/>
    <w:rsid w:val="00C452E9"/>
    <w:rsid w:val="00C70F53"/>
    <w:rsid w:val="00C94B37"/>
    <w:rsid w:val="00CA7C16"/>
    <w:rsid w:val="00CB23A9"/>
    <w:rsid w:val="00CC24FF"/>
    <w:rsid w:val="00D114E3"/>
    <w:rsid w:val="00D267FA"/>
    <w:rsid w:val="00D31DB6"/>
    <w:rsid w:val="00D335F3"/>
    <w:rsid w:val="00D36644"/>
    <w:rsid w:val="00D43E40"/>
    <w:rsid w:val="00D5181F"/>
    <w:rsid w:val="00D72F1B"/>
    <w:rsid w:val="00D91067"/>
    <w:rsid w:val="00DA7AF5"/>
    <w:rsid w:val="00DB6DB6"/>
    <w:rsid w:val="00DF4090"/>
    <w:rsid w:val="00DF5E12"/>
    <w:rsid w:val="00E0153F"/>
    <w:rsid w:val="00E10113"/>
    <w:rsid w:val="00E34FBE"/>
    <w:rsid w:val="00E433BC"/>
    <w:rsid w:val="00E47583"/>
    <w:rsid w:val="00E50B3D"/>
    <w:rsid w:val="00E57B83"/>
    <w:rsid w:val="00E60F7F"/>
    <w:rsid w:val="00E673F4"/>
    <w:rsid w:val="00E736B8"/>
    <w:rsid w:val="00E84F90"/>
    <w:rsid w:val="00E95C0B"/>
    <w:rsid w:val="00EA0DD4"/>
    <w:rsid w:val="00EA4C43"/>
    <w:rsid w:val="00EC1B26"/>
    <w:rsid w:val="00EC5884"/>
    <w:rsid w:val="00ED5B00"/>
    <w:rsid w:val="00ED6C9C"/>
    <w:rsid w:val="00EE5B32"/>
    <w:rsid w:val="00EF26D0"/>
    <w:rsid w:val="00F05749"/>
    <w:rsid w:val="00F17F44"/>
    <w:rsid w:val="00F208B1"/>
    <w:rsid w:val="00F34D3D"/>
    <w:rsid w:val="00F35B12"/>
    <w:rsid w:val="00F458D0"/>
    <w:rsid w:val="00F50A91"/>
    <w:rsid w:val="00F67C73"/>
    <w:rsid w:val="00F75107"/>
    <w:rsid w:val="00F76A3B"/>
    <w:rsid w:val="00F77BCF"/>
    <w:rsid w:val="00FC3A0F"/>
    <w:rsid w:val="00FC3E73"/>
    <w:rsid w:val="00FD0E55"/>
    <w:rsid w:val="00FE4387"/>
    <w:rsid w:val="00FF0AD2"/>
    <w:rsid w:val="00FF24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image" Target="media/image1.jpg"/><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3.jpg"/><Relationship Id="rId19" Type="http://schemas.openxmlformats.org/officeDocument/2006/relationships/image" Target="media/image12.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7B68E8-79AF-4B07-8B0F-A15AD1708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1</TotalTime>
  <Pages>45</Pages>
  <Words>17335</Words>
  <Characters>98811</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154</cp:revision>
  <dcterms:created xsi:type="dcterms:W3CDTF">2015-06-15T11:16:00Z</dcterms:created>
  <dcterms:modified xsi:type="dcterms:W3CDTF">2015-08-02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